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0D6B3518" w:rsidR="006E4797" w:rsidRPr="008F31C4" w:rsidRDefault="00551D82" w:rsidP="008F31C4">
      <w:pPr>
        <w:pBdr>
          <w:top w:val="nil"/>
          <w:left w:val="nil"/>
          <w:bottom w:val="nil"/>
          <w:right w:val="nil"/>
          <w:between w:val="nil"/>
        </w:pBdr>
      </w:pPr>
      <w:r w:rsidRPr="008F31C4">
        <w:rPr>
          <w:b/>
        </w:rPr>
        <w:t>TITLE:</w:t>
      </w:r>
      <w:r w:rsidRPr="008F31C4">
        <w:t xml:space="preserve"> </w:t>
      </w:r>
    </w:p>
    <w:p w14:paraId="59AAC127" w14:textId="2A7EC046" w:rsidR="006E4797" w:rsidRPr="008F31C4" w:rsidRDefault="009B2243" w:rsidP="008F31C4">
      <w:r w:rsidRPr="008F31C4">
        <w:t xml:space="preserve">Using </w:t>
      </w:r>
      <w:r w:rsidR="00F25196" w:rsidRPr="008F31C4">
        <w:t xml:space="preserve">Human </w:t>
      </w:r>
      <w:r w:rsidRPr="008F31C4">
        <w:t xml:space="preserve">Differentially Expressed Gene Lists to Perform </w:t>
      </w:r>
      <w:r w:rsidR="0013231C" w:rsidRPr="008F31C4">
        <w:t xml:space="preserve">Downstream Pathway Enrichment Analysis </w:t>
      </w:r>
      <w:r w:rsidRPr="008F31C4">
        <w:t xml:space="preserve">and </w:t>
      </w:r>
      <w:r w:rsidR="0013231C" w:rsidRPr="008F31C4">
        <w:t>Target Prioritization</w:t>
      </w:r>
    </w:p>
    <w:p w14:paraId="06C0C87E" w14:textId="77777777" w:rsidR="006E4797" w:rsidRPr="008F31C4" w:rsidRDefault="006E4797" w:rsidP="008F31C4">
      <w:pPr>
        <w:rPr>
          <w:b/>
        </w:rPr>
      </w:pPr>
    </w:p>
    <w:p w14:paraId="4E1D46B0" w14:textId="201AE180" w:rsidR="00AD3835" w:rsidRPr="008F31C4" w:rsidRDefault="00551D82" w:rsidP="008F31C4">
      <w:r w:rsidRPr="008F31C4">
        <w:rPr>
          <w:b/>
        </w:rPr>
        <w:t>AUTHORS AND AFFILIATIONS:</w:t>
      </w:r>
    </w:p>
    <w:p w14:paraId="00535F2C" w14:textId="5D4D67AD" w:rsidR="006E4797" w:rsidRPr="008F31C4" w:rsidRDefault="2AF4E037" w:rsidP="008F31C4">
      <w:pPr>
        <w:rPr>
          <w:vertAlign w:val="superscript"/>
        </w:rPr>
      </w:pPr>
      <w:r w:rsidRPr="008F31C4">
        <w:t xml:space="preserve">Archarlie Chou, </w:t>
      </w:r>
      <w:r w:rsidR="1B7FED63" w:rsidRPr="008F31C4">
        <w:t>Myesha Gilliland</w:t>
      </w:r>
      <w:r w:rsidR="5E12401B" w:rsidRPr="008F31C4">
        <w:t xml:space="preserve">, </w:t>
      </w:r>
      <w:r w:rsidR="7861A7B9" w:rsidRPr="008F31C4">
        <w:t xml:space="preserve">Matt Reall, </w:t>
      </w:r>
      <w:r w:rsidR="69C22799" w:rsidRPr="008F31C4">
        <w:t>Ethan Frank</w:t>
      </w:r>
      <w:r w:rsidR="73CC128B" w:rsidRPr="008F31C4">
        <w:t>, Matthew Jackson</w:t>
      </w:r>
      <w:r w:rsidR="175013A3" w:rsidRPr="008F31C4">
        <w:t xml:space="preserve">, </w:t>
      </w:r>
      <w:r w:rsidR="23C94D36" w:rsidRPr="008F31C4">
        <w:t xml:space="preserve">Jackson Keele, </w:t>
      </w:r>
      <w:r w:rsidR="175013A3" w:rsidRPr="008F31C4">
        <w:t>Brett E. Pickett</w:t>
      </w:r>
    </w:p>
    <w:p w14:paraId="77E1B800" w14:textId="77777777" w:rsidR="0069459F" w:rsidRPr="008F31C4" w:rsidRDefault="0069459F" w:rsidP="008F31C4">
      <w:pPr>
        <w:rPr>
          <w:vertAlign w:val="superscript"/>
        </w:rPr>
      </w:pPr>
    </w:p>
    <w:p w14:paraId="29FFE9F3" w14:textId="21556D99" w:rsidR="00BA7AA8" w:rsidRPr="008F31C4" w:rsidRDefault="69EB41D1" w:rsidP="008F31C4">
      <w:r w:rsidRPr="008F31C4">
        <w:t>Department of Microbiology and Molecular Biology</w:t>
      </w:r>
      <w:r w:rsidR="00F91632" w:rsidRPr="008F31C4">
        <w:t>,</w:t>
      </w:r>
      <w:r w:rsidRPr="008F31C4">
        <w:t xml:space="preserve"> </w:t>
      </w:r>
      <w:r w:rsidR="093766E9" w:rsidRPr="008F31C4">
        <w:t>Brigham Young University</w:t>
      </w:r>
      <w:r w:rsidR="00F91632" w:rsidRPr="008F31C4">
        <w:t>,</w:t>
      </w:r>
      <w:r w:rsidR="093766E9" w:rsidRPr="008F31C4">
        <w:t xml:space="preserve"> Provo, UT, USA</w:t>
      </w:r>
    </w:p>
    <w:p w14:paraId="6B8706B0" w14:textId="77777777" w:rsidR="006A629F" w:rsidRPr="008F31C4" w:rsidRDefault="006A629F" w:rsidP="008F31C4"/>
    <w:p w14:paraId="14D296C0" w14:textId="1ACBABC2" w:rsidR="00F91632" w:rsidRPr="008F31C4" w:rsidRDefault="00F91632" w:rsidP="008F31C4">
      <w:r w:rsidRPr="008F31C4">
        <w:t>Email addresses of co-authors:</w:t>
      </w:r>
    </w:p>
    <w:p w14:paraId="555E913C" w14:textId="0EC6D661" w:rsidR="00F91632" w:rsidRPr="008F31C4" w:rsidRDefault="00F91632" w:rsidP="008F31C4">
      <w:r w:rsidRPr="008F31C4">
        <w:t>Archarlie Chou</w:t>
      </w:r>
      <w:r w:rsidRPr="008F31C4">
        <w:tab/>
      </w:r>
      <w:r w:rsidRPr="008F31C4">
        <w:tab/>
      </w:r>
      <w:r w:rsidRPr="008F31C4">
        <w:tab/>
        <w:t>(achou0@student.byu.edu)</w:t>
      </w:r>
    </w:p>
    <w:p w14:paraId="1DD7FA9F" w14:textId="70EF5F23" w:rsidR="00F91632" w:rsidRPr="008F31C4" w:rsidRDefault="00F91632" w:rsidP="008F31C4">
      <w:r w:rsidRPr="008F31C4">
        <w:t>Myesha Gilliland</w:t>
      </w:r>
      <w:r w:rsidRPr="008F31C4">
        <w:tab/>
      </w:r>
      <w:r w:rsidRPr="008F31C4">
        <w:tab/>
        <w:t>(mgilli02@student.byu.edu)</w:t>
      </w:r>
    </w:p>
    <w:p w14:paraId="447FBDF6" w14:textId="6F4DD0A0" w:rsidR="00F91632" w:rsidRPr="008F31C4" w:rsidRDefault="00F91632" w:rsidP="008F31C4">
      <w:r w:rsidRPr="008F31C4">
        <w:t>Matt Reall</w:t>
      </w:r>
      <w:r w:rsidRPr="008F31C4">
        <w:tab/>
      </w:r>
      <w:r w:rsidRPr="008F31C4">
        <w:tab/>
      </w:r>
      <w:r w:rsidRPr="008F31C4">
        <w:tab/>
        <w:t>(mer69@student.byu.edu)</w:t>
      </w:r>
    </w:p>
    <w:p w14:paraId="5280FF4D" w14:textId="042DEA1E" w:rsidR="00F91632" w:rsidRPr="008F31C4" w:rsidRDefault="00F91632" w:rsidP="008F31C4">
      <w:r w:rsidRPr="008F31C4">
        <w:t>Ethan Frank</w:t>
      </w:r>
      <w:r w:rsidRPr="008F31C4">
        <w:tab/>
      </w:r>
      <w:r w:rsidRPr="008F31C4">
        <w:tab/>
      </w:r>
      <w:r w:rsidRPr="008F31C4">
        <w:tab/>
        <w:t>(erf2017@student.byu.edu)</w:t>
      </w:r>
    </w:p>
    <w:p w14:paraId="598045A4" w14:textId="52157A2D" w:rsidR="00F91632" w:rsidRPr="008F31C4" w:rsidRDefault="00F91632" w:rsidP="008F31C4">
      <w:r w:rsidRPr="008F31C4">
        <w:t>Matthew Jackson</w:t>
      </w:r>
      <w:r w:rsidRPr="008F31C4">
        <w:tab/>
      </w:r>
      <w:r w:rsidRPr="008F31C4">
        <w:tab/>
        <w:t>(matjacks@student.byu.edu)</w:t>
      </w:r>
    </w:p>
    <w:p w14:paraId="7F9C18DF" w14:textId="2E4B80C1" w:rsidR="00F91632" w:rsidRPr="008F31C4" w:rsidRDefault="00F91632" w:rsidP="008F31C4">
      <w:r w:rsidRPr="008F31C4">
        <w:t>Jackson Keele</w:t>
      </w:r>
      <w:r w:rsidRPr="008F31C4">
        <w:tab/>
      </w:r>
      <w:r w:rsidRPr="008F31C4">
        <w:tab/>
      </w:r>
      <w:r w:rsidRPr="008F31C4">
        <w:tab/>
        <w:t>(jackson.keele@byu.edu)</w:t>
      </w:r>
    </w:p>
    <w:p w14:paraId="66A59A99" w14:textId="77777777" w:rsidR="00F91632" w:rsidRPr="008F31C4" w:rsidRDefault="00F91632" w:rsidP="008F31C4"/>
    <w:p w14:paraId="614CACCA" w14:textId="7CDD07DA" w:rsidR="000609ED" w:rsidRPr="008F31C4" w:rsidRDefault="000609ED" w:rsidP="008F31C4">
      <w:r w:rsidRPr="008F31C4">
        <w:t xml:space="preserve">Corresponding </w:t>
      </w:r>
      <w:r w:rsidR="00F91632" w:rsidRPr="008F31C4">
        <w:t>a</w:t>
      </w:r>
      <w:r w:rsidRPr="008F31C4">
        <w:t>uthor</w:t>
      </w:r>
      <w:r w:rsidR="00F91632" w:rsidRPr="008F31C4">
        <w:t>:</w:t>
      </w:r>
    </w:p>
    <w:p w14:paraId="3B919485" w14:textId="738016DA" w:rsidR="000609ED" w:rsidRPr="008F31C4" w:rsidRDefault="000609ED" w:rsidP="008F31C4">
      <w:r w:rsidRPr="008F31C4">
        <w:t>Brett E. Pickett</w:t>
      </w:r>
      <w:r w:rsidR="00F91632" w:rsidRPr="008F31C4">
        <w:tab/>
      </w:r>
      <w:r w:rsidR="00F91632" w:rsidRPr="008F31C4">
        <w:tab/>
        <w:t>(</w:t>
      </w:r>
      <w:r w:rsidRPr="008F31C4">
        <w:t>brett_pickett@byu.edu</w:t>
      </w:r>
      <w:r w:rsidR="00F91632" w:rsidRPr="008F31C4">
        <w:t>)</w:t>
      </w:r>
    </w:p>
    <w:p w14:paraId="42A61A95" w14:textId="77777777" w:rsidR="0009749D" w:rsidRPr="008F31C4" w:rsidRDefault="0009749D" w:rsidP="008F31C4"/>
    <w:p w14:paraId="413F7381" w14:textId="016F3F05" w:rsidR="00761065" w:rsidRPr="008F31C4" w:rsidRDefault="00551D82" w:rsidP="008F31C4">
      <w:r w:rsidRPr="008F31C4">
        <w:rPr>
          <w:b/>
          <w:bCs/>
        </w:rPr>
        <w:t>SUMMARY:</w:t>
      </w:r>
      <w:r w:rsidRPr="008F31C4">
        <w:t xml:space="preserve"> </w:t>
      </w:r>
    </w:p>
    <w:p w14:paraId="01069787" w14:textId="59A8045C" w:rsidR="006E4797" w:rsidRPr="008F31C4" w:rsidRDefault="00D00691" w:rsidP="008F31C4">
      <w:r w:rsidRPr="008F31C4">
        <w:t xml:space="preserve">The current </w:t>
      </w:r>
      <w:r w:rsidR="00DB5D2F" w:rsidRPr="008F31C4">
        <w:t xml:space="preserve">work describes a protocol </w:t>
      </w:r>
      <w:r w:rsidR="00C86B64" w:rsidRPr="008F31C4">
        <w:t>for running the Pathway2Targets algorithm, an R script that predicts and prioritizes therapeutic targets based on the profile of intracellular signaling pathways generated by comparing</w:t>
      </w:r>
      <w:r w:rsidR="00F176B3" w:rsidRPr="008F31C4">
        <w:t xml:space="preserve"> case v</w:t>
      </w:r>
      <w:r w:rsidR="00C86B64" w:rsidRPr="008F31C4">
        <w:t>ersus</w:t>
      </w:r>
      <w:r w:rsidR="00F176B3" w:rsidRPr="008F31C4">
        <w:t xml:space="preserve"> control samples from a bulk RNA-sequencing experiment.</w:t>
      </w:r>
    </w:p>
    <w:p w14:paraId="74EFC8D7" w14:textId="77777777" w:rsidR="006E4797" w:rsidRPr="008F31C4" w:rsidRDefault="006E4797" w:rsidP="008F31C4"/>
    <w:p w14:paraId="2CF4B68D" w14:textId="1B7C7CB9" w:rsidR="00B24BA7" w:rsidRPr="008F31C4" w:rsidRDefault="00551D82" w:rsidP="008F31C4">
      <w:r w:rsidRPr="008F31C4">
        <w:rPr>
          <w:b/>
        </w:rPr>
        <w:t>ABSTRACT:</w:t>
      </w:r>
    </w:p>
    <w:p w14:paraId="0851E437" w14:textId="595471BB" w:rsidR="00B24BA7" w:rsidRPr="008F31C4" w:rsidRDefault="52056805" w:rsidP="008F31C4">
      <w:r w:rsidRPr="008F31C4">
        <w:t xml:space="preserve">This protocol outlines a multi-step computational pipeline for identifying potential therapeutic targets from RNA-sequencing data, including installation of relevant software, setup verification, and differential expression analysis using edgeR. </w:t>
      </w:r>
      <w:r w:rsidR="7D312C10" w:rsidRPr="008F31C4">
        <w:t xml:space="preserve">We then </w:t>
      </w:r>
      <w:r w:rsidR="7BC5095A" w:rsidRPr="008F31C4">
        <w:t xml:space="preserve">show how to </w:t>
      </w:r>
      <w:r w:rsidR="62DE0B69" w:rsidRPr="008F31C4">
        <w:t xml:space="preserve">utilize the </w:t>
      </w:r>
      <w:r w:rsidR="7BC5095A" w:rsidRPr="008F31C4">
        <w:t>signaling pathway impact analysis (</w:t>
      </w:r>
      <w:r w:rsidR="62DE0B69" w:rsidRPr="008F31C4">
        <w:t>SPIA</w:t>
      </w:r>
      <w:r w:rsidR="7BC5095A" w:rsidRPr="008F31C4">
        <w:t>)</w:t>
      </w:r>
      <w:r w:rsidR="62DE0B69" w:rsidRPr="008F31C4">
        <w:t xml:space="preserve"> algorithm to predict statistically significant pathways.</w:t>
      </w:r>
      <w:r w:rsidR="00F91632" w:rsidRPr="008F31C4">
        <w:t xml:space="preserve"> </w:t>
      </w:r>
      <w:r w:rsidR="04F1CED5" w:rsidRPr="008F31C4">
        <w:t xml:space="preserve">To ensure confidence in the results, we focus on </w:t>
      </w:r>
      <w:r w:rsidR="58636CB2" w:rsidRPr="008F31C4">
        <w:t xml:space="preserve">significant </w:t>
      </w:r>
      <w:r w:rsidR="04F1CED5" w:rsidRPr="008F31C4">
        <w:t xml:space="preserve">pathways </w:t>
      </w:r>
      <w:r w:rsidR="3C6F2462" w:rsidRPr="008F31C4">
        <w:t>(</w:t>
      </w:r>
      <w:r w:rsidR="04F1CED5" w:rsidRPr="008F31C4">
        <w:t>p &lt; 0.05</w:t>
      </w:r>
      <w:r w:rsidR="1FEC3029" w:rsidRPr="008F31C4">
        <w:t>)</w:t>
      </w:r>
      <w:r w:rsidR="04F1CED5" w:rsidRPr="008F31C4">
        <w:t xml:space="preserve"> </w:t>
      </w:r>
      <w:r w:rsidR="245705A4" w:rsidRPr="008F31C4">
        <w:t xml:space="preserve">to reduce </w:t>
      </w:r>
      <w:r w:rsidR="04F1CED5" w:rsidRPr="008F31C4">
        <w:t>false positive</w:t>
      </w:r>
      <w:r w:rsidR="4BAE1E5D" w:rsidRPr="008F31C4">
        <w:t xml:space="preserve"> result</w:t>
      </w:r>
      <w:r w:rsidR="04F1CED5" w:rsidRPr="008F31C4">
        <w:t>s.</w:t>
      </w:r>
      <w:r w:rsidR="62DE0B69" w:rsidRPr="008F31C4">
        <w:t xml:space="preserve"> Unlike traditional gene sets, these pathways reflect protein-protein interaction networks, offering mechanistic insights into cellular processes like the cell cycle, immune response, and metabolism.</w:t>
      </w:r>
      <w:r w:rsidR="635F9B63" w:rsidRPr="008F31C4">
        <w:t xml:space="preserve"> These</w:t>
      </w:r>
      <w:r w:rsidR="62DE0B69" w:rsidRPr="008F31C4">
        <w:t xml:space="preserve"> pathways are then analyzed using the Pathway2Targets algorithm, which interfaces with </w:t>
      </w:r>
      <w:r w:rsidR="01F829F6" w:rsidRPr="008F31C4">
        <w:t xml:space="preserve">the </w:t>
      </w:r>
      <w:r w:rsidR="62DE0B69" w:rsidRPr="008F31C4">
        <w:t xml:space="preserve">OpenTargets.org </w:t>
      </w:r>
      <w:r w:rsidR="58FC858C" w:rsidRPr="008F31C4">
        <w:t xml:space="preserve">database </w:t>
      </w:r>
      <w:r w:rsidR="62DE0B69" w:rsidRPr="008F31C4">
        <w:t xml:space="preserve">via an </w:t>
      </w:r>
      <w:r w:rsidR="635F9B63" w:rsidRPr="008F31C4">
        <w:t>application programming interface (</w:t>
      </w:r>
      <w:r w:rsidR="62DE0B69" w:rsidRPr="008F31C4">
        <w:t>API</w:t>
      </w:r>
      <w:r w:rsidR="635F9B63" w:rsidRPr="008F31C4">
        <w:t>)</w:t>
      </w:r>
      <w:r w:rsidR="62DE0B69" w:rsidRPr="008F31C4">
        <w:t xml:space="preserve">. This </w:t>
      </w:r>
      <w:r w:rsidR="7C6C6827" w:rsidRPr="008F31C4">
        <w:t xml:space="preserve">algorithm </w:t>
      </w:r>
      <w:r w:rsidR="661A614D" w:rsidRPr="008F31C4">
        <w:t xml:space="preserve">incorporates a novel weighting approach that </w:t>
      </w:r>
      <w:r w:rsidR="62DE0B69" w:rsidRPr="008F31C4">
        <w:t>scores known drug targets within the identified pathways</w:t>
      </w:r>
      <w:r w:rsidR="661A614D" w:rsidRPr="008F31C4">
        <w:t>, while</w:t>
      </w:r>
      <w:r w:rsidR="62DE0B69" w:rsidRPr="008F31C4">
        <w:t xml:space="preserve"> </w:t>
      </w:r>
      <w:r w:rsidR="661A614D" w:rsidRPr="008F31C4">
        <w:t xml:space="preserve">providing </w:t>
      </w:r>
      <w:r w:rsidR="6872BF79" w:rsidRPr="008F31C4">
        <w:t xml:space="preserve">progress in </w:t>
      </w:r>
      <w:r w:rsidR="62DE0B69" w:rsidRPr="008F31C4">
        <w:t>real-time. Runtime depends on pathway complexity and target density.</w:t>
      </w:r>
      <w:r w:rsidR="00F91632" w:rsidRPr="008F31C4">
        <w:t xml:space="preserve"> </w:t>
      </w:r>
      <w:r w:rsidR="1152E59E" w:rsidRPr="008F31C4">
        <w:t xml:space="preserve">The output consists of two ranked files. </w:t>
      </w:r>
      <w:r w:rsidR="47BFFC1F" w:rsidRPr="008F31C4">
        <w:t xml:space="preserve">The first </w:t>
      </w:r>
      <w:r w:rsidR="0D91AA12" w:rsidRPr="008F31C4">
        <w:t xml:space="preserve">file contains a list of </w:t>
      </w:r>
      <w:r w:rsidR="1152E59E" w:rsidRPr="008F31C4">
        <w:t>predicted drug targets and their weighted scores</w:t>
      </w:r>
      <w:r w:rsidR="3BD86C69" w:rsidRPr="008F31C4">
        <w:t>, while</w:t>
      </w:r>
      <w:r w:rsidR="1152E59E" w:rsidRPr="008F31C4">
        <w:t xml:space="preserve"> the </w:t>
      </w:r>
      <w:r w:rsidR="5D8F44BC" w:rsidRPr="008F31C4">
        <w:t xml:space="preserve">second </w:t>
      </w:r>
      <w:r w:rsidR="1949FF3D" w:rsidRPr="008F31C4">
        <w:t xml:space="preserve">consists of various </w:t>
      </w:r>
      <w:r w:rsidR="1152E59E" w:rsidRPr="008F31C4">
        <w:t xml:space="preserve">details </w:t>
      </w:r>
      <w:r w:rsidR="112FBBEA" w:rsidRPr="008F31C4">
        <w:t xml:space="preserve">for </w:t>
      </w:r>
      <w:r w:rsidR="1152E59E" w:rsidRPr="008F31C4">
        <w:t xml:space="preserve">the associated therapeutics. </w:t>
      </w:r>
      <w:r w:rsidR="62DE0B69" w:rsidRPr="008F31C4">
        <w:t>Together, this pipeline facilitates the prioritization of druggable targets and treatments in the context of disease-specific gene expression profiles.</w:t>
      </w:r>
    </w:p>
    <w:p w14:paraId="40A249E6" w14:textId="4CC644E6" w:rsidR="006E4797" w:rsidRPr="008F31C4" w:rsidRDefault="006E4797" w:rsidP="008F31C4"/>
    <w:p w14:paraId="0646E204" w14:textId="71D4A622" w:rsidR="006E4797" w:rsidRPr="008F31C4" w:rsidRDefault="00551D82" w:rsidP="008F31C4">
      <w:r w:rsidRPr="008F31C4">
        <w:rPr>
          <w:b/>
        </w:rPr>
        <w:lastRenderedPageBreak/>
        <w:t>INTRODUCTION:</w:t>
      </w:r>
    </w:p>
    <w:p w14:paraId="7EEB4138" w14:textId="33047F39" w:rsidR="400BB339" w:rsidRPr="008F31C4" w:rsidRDefault="22382664" w:rsidP="008F31C4">
      <w:r w:rsidRPr="008F31C4">
        <w:t xml:space="preserve">Bulk RNA-sequencing </w:t>
      </w:r>
      <w:r w:rsidR="5D461F1E" w:rsidRPr="008F31C4">
        <w:t xml:space="preserve">enables the comparison of </w:t>
      </w:r>
      <w:r w:rsidRPr="008F31C4">
        <w:t>expression level</w:t>
      </w:r>
      <w:r w:rsidR="7FA21926" w:rsidRPr="008F31C4">
        <w:t>s</w:t>
      </w:r>
      <w:r w:rsidRPr="008F31C4">
        <w:t xml:space="preserve"> </w:t>
      </w:r>
      <w:r w:rsidR="3F5F4C91" w:rsidRPr="008F31C4">
        <w:t>for</w:t>
      </w:r>
      <w:r w:rsidRPr="008F31C4">
        <w:t xml:space="preserve"> thousands of genes across a population of </w:t>
      </w:r>
      <w:r w:rsidR="382759F5" w:rsidRPr="008F31C4">
        <w:t xml:space="preserve">case </w:t>
      </w:r>
      <w:r w:rsidRPr="008F31C4">
        <w:t>cells</w:t>
      </w:r>
      <w:r w:rsidR="025EED82" w:rsidRPr="008F31C4">
        <w:t xml:space="preserve"> v</w:t>
      </w:r>
      <w:r w:rsidR="00A610C1" w:rsidRPr="008F31C4">
        <w:t>ersu</w:t>
      </w:r>
      <w:r w:rsidR="025EED82" w:rsidRPr="008F31C4">
        <w:t xml:space="preserve">s a population of control cells. </w:t>
      </w:r>
      <w:r w:rsidR="3E74B1C7" w:rsidRPr="008F31C4">
        <w:t xml:space="preserve">Experiments </w:t>
      </w:r>
      <w:r w:rsidR="0803FF43" w:rsidRPr="008F31C4">
        <w:t xml:space="preserve">are typically </w:t>
      </w:r>
      <w:r w:rsidR="3E74B1C7" w:rsidRPr="008F31C4">
        <w:t xml:space="preserve">designed to include at least triplicate samples, </w:t>
      </w:r>
      <w:r w:rsidR="00A610C1" w:rsidRPr="008F31C4">
        <w:t>ideally</w:t>
      </w:r>
      <w:r w:rsidR="3E74B1C7" w:rsidRPr="008F31C4">
        <w:t xml:space="preserve"> biological replicates</w:t>
      </w:r>
      <w:r w:rsidR="61D11C3A" w:rsidRPr="008F31C4">
        <w:t>,</w:t>
      </w:r>
      <w:r w:rsidR="3F73BFDA" w:rsidRPr="008F31C4">
        <w:t xml:space="preserve"> though technical replicates can suffice.</w:t>
      </w:r>
      <w:r w:rsidR="00F91632" w:rsidRPr="008F31C4">
        <w:t xml:space="preserve"> </w:t>
      </w:r>
      <w:r w:rsidR="4FB8DA40" w:rsidRPr="008F31C4">
        <w:t xml:space="preserve">This </w:t>
      </w:r>
      <w:r w:rsidR="4F02A481" w:rsidRPr="008F31C4">
        <w:t xml:space="preserve">design </w:t>
      </w:r>
      <w:r w:rsidR="57080A99" w:rsidRPr="008F31C4">
        <w:t>account</w:t>
      </w:r>
      <w:r w:rsidR="784F4C9D" w:rsidRPr="008F31C4">
        <w:t>s</w:t>
      </w:r>
      <w:r w:rsidR="57080A99" w:rsidRPr="008F31C4">
        <w:t xml:space="preserve"> for </w:t>
      </w:r>
      <w:r w:rsidR="2A1796EF" w:rsidRPr="008F31C4">
        <w:t>biological variability and reduc</w:t>
      </w:r>
      <w:r w:rsidR="73A0D2F9" w:rsidRPr="008F31C4">
        <w:t>es</w:t>
      </w:r>
      <w:r w:rsidR="2A1796EF" w:rsidRPr="008F31C4">
        <w:t xml:space="preserve"> the impact of </w:t>
      </w:r>
      <w:r w:rsidR="682DB0A2" w:rsidRPr="008F31C4">
        <w:t xml:space="preserve">outlier </w:t>
      </w:r>
      <w:r w:rsidR="2A1796EF" w:rsidRPr="008F31C4">
        <w:t>sample</w:t>
      </w:r>
      <w:r w:rsidR="769519C9" w:rsidRPr="008F31C4">
        <w:t>s</w:t>
      </w:r>
      <w:r w:rsidR="2A1796EF" w:rsidRPr="008F31C4">
        <w:t>.</w:t>
      </w:r>
      <w:r w:rsidRPr="008F31C4">
        <w:t xml:space="preserve"> Analysis of these expression patterns provides detailed insight into the effect of the disease of interest on normal cellular </w:t>
      </w:r>
      <w:r w:rsidR="00A610C1" w:rsidRPr="008F31C4">
        <w:t>processes and</w:t>
      </w:r>
      <w:r w:rsidRPr="008F31C4">
        <w:t xml:space="preserve"> can potentially enable the prediction of relevant therapeutics.</w:t>
      </w:r>
    </w:p>
    <w:p w14:paraId="7760BE53" w14:textId="77777777" w:rsidR="00CC2A92" w:rsidRPr="008F31C4" w:rsidRDefault="00CC2A92" w:rsidP="008F31C4"/>
    <w:p w14:paraId="7D6A138B" w14:textId="51388EF1" w:rsidR="006768E1" w:rsidRPr="008F31C4" w:rsidRDefault="743EDE33" w:rsidP="008F31C4">
      <w:r w:rsidRPr="008F31C4">
        <w:t xml:space="preserve">Preprocessing of bulk RNA-sequencing data </w:t>
      </w:r>
      <w:r w:rsidR="26CBD414" w:rsidRPr="008F31C4">
        <w:t>typically includes:</w:t>
      </w:r>
      <w:r w:rsidRPr="008F31C4">
        <w:t xml:space="preserve"> quality control</w:t>
      </w:r>
      <w:r w:rsidR="42B07BEB" w:rsidRPr="008F31C4">
        <w:t xml:space="preserve"> of sequencing reads</w:t>
      </w:r>
      <w:r w:rsidR="001B6428" w:rsidRPr="008F31C4">
        <w:t xml:space="preserve"> (for repeats, sequencing adapters, </w:t>
      </w:r>
      <w:r w:rsidR="00C86B64" w:rsidRPr="008F31C4">
        <w:t>GC%</w:t>
      </w:r>
      <w:r w:rsidR="001B6428" w:rsidRPr="008F31C4">
        <w:t xml:space="preserve">, </w:t>
      </w:r>
      <w:r w:rsidR="00C86B64" w:rsidRPr="008F31C4">
        <w:t>etc.</w:t>
      </w:r>
      <w:r w:rsidR="001B6428" w:rsidRPr="008F31C4">
        <w:t>)</w:t>
      </w:r>
      <w:r w:rsidRPr="008F31C4">
        <w:t>, read trimming and adapter removal,</w:t>
      </w:r>
      <w:r w:rsidR="5CB278AB" w:rsidRPr="008F31C4">
        <w:t xml:space="preserve"> </w:t>
      </w:r>
      <w:r w:rsidRPr="008F31C4">
        <w:t>read mapping/quantitation</w:t>
      </w:r>
      <w:hyperlink w:anchor="_ENREF_1" w:tooltip="Dobin, 2013 #20" w:history="1">
        <w:r w:rsidR="00C86B64" w:rsidRPr="008F31C4">
          <w:fldChar w:fldCharType="begin">
            <w:fldData xml:space="preserve">PEVuZE5vdGU+PENpdGU+PEF1dGhvcj5Eb2JpbjwvQXV0aG9yPjxZZWFyPjIwMTM8L1llYXI+PFJl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</w:fldData>
          </w:fldChar>
        </w:r>
        <w:r w:rsidR="00C86B64" w:rsidRPr="008F31C4">
          <w:instrText xml:space="preserve"> ADDIN EN.CITE </w:instrText>
        </w:r>
        <w:r w:rsidR="00C86B64" w:rsidRPr="008F31C4">
          <w:fldChar w:fldCharType="begin">
            <w:fldData xml:space="preserve">PEVuZE5vdGU+PENpdGU+PEF1dGhvcj5Eb2JpbjwvQXV0aG9yPjxZZWFyPjIwMTM8L1llYXI+PFJl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</w:fldData>
          </w:fldChar>
        </w:r>
        <w:r w:rsidR="00C86B64" w:rsidRPr="008F31C4">
          <w:instrText xml:space="preserve"> ADDIN EN.CITE.DATA </w:instrText>
        </w:r>
        <w:r w:rsidR="00C86B64" w:rsidRPr="008F31C4">
          <w:fldChar w:fldCharType="end"/>
        </w:r>
        <w:r w:rsidR="00C86B64" w:rsidRPr="008F31C4">
          <w:fldChar w:fldCharType="separate"/>
        </w:r>
        <w:r w:rsidR="00C86B64" w:rsidRPr="008F31C4">
          <w:rPr>
            <w:vertAlign w:val="superscript"/>
          </w:rPr>
          <w:t>1-3</w:t>
        </w:r>
        <w:r w:rsidR="00C86B64" w:rsidRPr="008F31C4">
          <w:fldChar w:fldCharType="end"/>
        </w:r>
      </w:hyperlink>
      <w:r w:rsidR="35343D63" w:rsidRPr="008F31C4">
        <w:t>, and</w:t>
      </w:r>
      <w:r w:rsidR="6286A2FA" w:rsidRPr="008F31C4">
        <w:t xml:space="preserve"> d</w:t>
      </w:r>
      <w:r w:rsidR="6C3EA6BD" w:rsidRPr="008F31C4">
        <w:t>ifferential</w:t>
      </w:r>
      <w:r w:rsidRPr="008F31C4">
        <w:t xml:space="preserve"> expression</w:t>
      </w:r>
      <w:r w:rsidR="6328B4E2" w:rsidRPr="008F31C4">
        <w:t xml:space="preserve"> analysis</w:t>
      </w:r>
      <w:hyperlink w:anchor="_ENREF_4" w:tooltip="Love, 2014 #4" w:history="1">
        <w:r w:rsidR="00616399" w:rsidRPr="008F31C4">
          <w:fldChar w:fldCharType="begin">
            <w:fldData xml:space="preserve">PEVuZE5vdGU+PENpdGU+PEF1dGhvcj5Mb3ZlPC9BdXRob3I+PFllYXI+MjAxNDwvWWVhcj48UmVj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</w:fldData>
          </w:fldChar>
        </w:r>
        <w:r w:rsidR="00616399" w:rsidRPr="008F31C4">
          <w:instrText xml:space="preserve"> ADDIN EN.CITE </w:instrText>
        </w:r>
        <w:r w:rsidR="00616399" w:rsidRPr="008F31C4">
          <w:fldChar w:fldCharType="begin">
            <w:fldData xml:space="preserve">PEVuZE5vdGU+PENpdGU+PEF1dGhvcj5Mb3ZlPC9BdXRob3I+PFllYXI+MjAxNDwvWWVhcj48UmVj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4-6</w:t>
        </w:r>
        <w:r w:rsidR="00616399" w:rsidRPr="008F31C4">
          <w:fldChar w:fldCharType="end"/>
        </w:r>
      </w:hyperlink>
      <w:r w:rsidR="5D03CEF5" w:rsidRPr="008F31C4">
        <w:t xml:space="preserve">. </w:t>
      </w:r>
      <w:r w:rsidR="6408CA79" w:rsidRPr="008F31C4">
        <w:t>Fortunately, a variety of analytical</w:t>
      </w:r>
      <w:r w:rsidR="0007426E" w:rsidRPr="008F31C4">
        <w:t xml:space="preserve"> processes have been automated </w:t>
      </w:r>
      <w:r w:rsidR="006F20A8" w:rsidRPr="008F31C4">
        <w:t>to reduce manual</w:t>
      </w:r>
      <w:r w:rsidR="00E72B3A" w:rsidRPr="008F31C4">
        <w:t xml:space="preserve"> work associated with these steps</w:t>
      </w:r>
      <w:hyperlink w:anchor="_ENREF_7" w:tooltip="Orjuela, 2019 #17" w:history="1">
        <w:r w:rsidR="00616399" w:rsidRPr="008F31C4">
          <w:fldChar w:fldCharType="begin">
            <w:fldData xml:space="preserve">PEVuZE5vdGU+PENpdGU+PEF1dGhvcj5Pcmp1ZWxhPC9BdXRob3I+PFllYXI+MjAxOTwvWWVhcj48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</w:fldData>
          </w:fldChar>
        </w:r>
        <w:r w:rsidR="00616399" w:rsidRPr="008F31C4">
          <w:instrText xml:space="preserve"> ADDIN EN.CITE </w:instrText>
        </w:r>
        <w:r w:rsidR="00616399" w:rsidRPr="008F31C4">
          <w:fldChar w:fldCharType="begin">
            <w:fldData xml:space="preserve">PEVuZE5vdGU+PENpdGU+PEF1dGhvcj5Pcmp1ZWxhPC9BdXRob3I+PFllYXI+MjAxOTwvWWVhcj48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7-9</w:t>
        </w:r>
        <w:r w:rsidR="00616399" w:rsidRPr="008F31C4">
          <w:fldChar w:fldCharType="end"/>
        </w:r>
      </w:hyperlink>
      <w:r w:rsidRPr="008F31C4">
        <w:fldChar w:fldCharType="begin"/>
      </w:r>
      <w:r w:rsidR="5D03CEF5" w:rsidRPr="008F31C4">
        <w:instrText>pipelines now exist to facilitate automation of these workflows</w:instrText>
      </w:r>
      <w:r w:rsidRPr="008F31C4">
        <w:instrText>HYPERLINK \l "_ENREF_7" \o "Thind, 2021 #14"</w:instrText>
      </w:r>
      <w:r w:rsidRPr="008F31C4">
        <w:fldChar w:fldCharType="end"/>
      </w:r>
      <w:r w:rsidR="1E35D3E5" w:rsidRPr="008F31C4">
        <w:t>.</w:t>
      </w:r>
      <w:r w:rsidRPr="008F31C4">
        <w:t xml:space="preserve"> </w:t>
      </w:r>
      <w:r w:rsidR="7C67DE0B" w:rsidRPr="008F31C4">
        <w:t>After preprocessing is complete, c</w:t>
      </w:r>
      <w:r w:rsidRPr="008F31C4">
        <w:t xml:space="preserve">ommonly performed </w:t>
      </w:r>
      <w:r w:rsidR="68D6B68C" w:rsidRPr="008F31C4">
        <w:t xml:space="preserve">downstream </w:t>
      </w:r>
      <w:r w:rsidRPr="008F31C4">
        <w:t xml:space="preserve">analyses </w:t>
      </w:r>
      <w:r w:rsidR="00C86B64" w:rsidRPr="008F31C4">
        <w:t>include</w:t>
      </w:r>
      <w:r w:rsidRPr="008F31C4">
        <w:t xml:space="preserve"> functional overrepresentation analysis with Gene Ontologies, signaling pathways</w:t>
      </w:r>
      <w:r w:rsidR="1964E011" w:rsidRPr="008F31C4">
        <w:t xml:space="preserve"> enrichment</w:t>
      </w:r>
      <w:r w:rsidRPr="008F31C4">
        <w:t xml:space="preserve">, and </w:t>
      </w:r>
      <w:r w:rsidR="4A07F5F0" w:rsidRPr="008F31C4">
        <w:t>variation in splicing</w:t>
      </w:r>
      <w:r w:rsidRPr="008F31C4">
        <w:t xml:space="preserve">. These </w:t>
      </w:r>
      <w:r w:rsidR="73971805" w:rsidRPr="008F31C4">
        <w:t xml:space="preserve">downstream </w:t>
      </w:r>
      <w:r w:rsidRPr="008F31C4">
        <w:t>analyses summarize and facilitate interpretation of the differential expression results at a higher level of granularity</w:t>
      </w:r>
      <w:r w:rsidR="2332D1EE" w:rsidRPr="008F31C4">
        <w:t xml:space="preserve"> than the gene lists alone</w:t>
      </w:r>
      <w:r w:rsidRPr="008F31C4">
        <w:t>.</w:t>
      </w:r>
    </w:p>
    <w:p w14:paraId="1AE7371B" w14:textId="77777777" w:rsidR="00C86B64" w:rsidRPr="008F31C4" w:rsidRDefault="00C86B64" w:rsidP="008F31C4"/>
    <w:p w14:paraId="29547859" w14:textId="29681DCD" w:rsidR="005E4640" w:rsidRPr="008F31C4" w:rsidRDefault="1212EA47" w:rsidP="008F31C4">
      <w:r w:rsidRPr="008F31C4">
        <w:t>Various tools</w:t>
      </w:r>
      <w:r w:rsidR="3433261F" w:rsidRPr="008F31C4">
        <w:t xml:space="preserve"> have been developed with the goal of </w:t>
      </w:r>
      <w:r w:rsidR="3E466323" w:rsidRPr="008F31C4">
        <w:t xml:space="preserve">repurposing existing </w:t>
      </w:r>
      <w:r w:rsidR="06EB94F4" w:rsidRPr="008F31C4">
        <w:t>therapeutics</w:t>
      </w:r>
      <w:r w:rsidR="38B6D1E3" w:rsidRPr="008F31C4">
        <w:t xml:space="preserve"> for a </w:t>
      </w:r>
      <w:r w:rsidR="4ABC4286" w:rsidRPr="008F31C4">
        <w:t xml:space="preserve">well-defined </w:t>
      </w:r>
      <w:r w:rsidR="38B6D1E3" w:rsidRPr="008F31C4">
        <w:t>type</w:t>
      </w:r>
      <w:r w:rsidR="06EB94F4" w:rsidRPr="008F31C4">
        <w:t xml:space="preserve"> </w:t>
      </w:r>
      <w:r w:rsidR="0A685A2F" w:rsidRPr="008F31C4">
        <w:t xml:space="preserve">or subtype of disease. </w:t>
      </w:r>
      <w:r w:rsidR="5AEF9145" w:rsidRPr="008F31C4">
        <w:t xml:space="preserve">This is achieved by training the algorithm on </w:t>
      </w:r>
      <w:r w:rsidR="00A610C1" w:rsidRPr="008F31C4">
        <w:t>multiple-omics</w:t>
      </w:r>
      <w:r w:rsidR="5AEF9145" w:rsidRPr="008F31C4">
        <w:t xml:space="preserve"> data types for the intended disease</w:t>
      </w:r>
      <w:r w:rsidR="3433261F" w:rsidRPr="008F31C4">
        <w:t xml:space="preserve">. </w:t>
      </w:r>
      <w:r w:rsidR="7E726876" w:rsidRPr="008F31C4">
        <w:t xml:space="preserve">Unfortunately, such efforts to improve specificity and sensitivity in an intended disease often </w:t>
      </w:r>
      <w:r w:rsidR="00A610C1" w:rsidRPr="008F31C4">
        <w:t>make</w:t>
      </w:r>
      <w:r w:rsidR="3C0F6A16" w:rsidRPr="008F31C4">
        <w:t xml:space="preserve"> </w:t>
      </w:r>
      <w:r w:rsidR="3D619359" w:rsidRPr="008F31C4">
        <w:t>us</w:t>
      </w:r>
      <w:r w:rsidR="6D838272" w:rsidRPr="008F31C4">
        <w:t>ing</w:t>
      </w:r>
      <w:r w:rsidR="713DC92A" w:rsidRPr="008F31C4">
        <w:t xml:space="preserve"> </w:t>
      </w:r>
      <w:r w:rsidR="36E42404" w:rsidRPr="008F31C4">
        <w:t xml:space="preserve">the tools </w:t>
      </w:r>
      <w:r w:rsidR="713DC92A" w:rsidRPr="008F31C4">
        <w:t>in more general contexts</w:t>
      </w:r>
      <w:r w:rsidR="28BC335E" w:rsidRPr="008F31C4">
        <w:t xml:space="preserve"> suboptimal</w:t>
      </w:r>
      <w:r w:rsidR="00C63829" w:rsidRPr="008F31C4">
        <w:fldChar w:fldCharType="begin">
          <w:fldData xml:space="preserve">PEVuZE5vdGU+PENpdGU+PEF1dGhvcj5DaGVuPC9BdXRob3I+PFllYXI+MjAxNjwvWWVhcj48UmVj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Mjc3OTE2PC9jdXN0b20yPjxl
bGVjdHJvbmljLXJlc291cmNlLW51bT4xMC4zMzg5L2ZwaGFyLjIwMjEuNjE3NTM3PC9lbGVjdHJv
bmljLXJlc291cmNlLW51bT48cmVtb3RlLWRhdGFiYXNlLW5hbWU+UHViTWVkLW5vdC1NRURMSU5F
PC9yZW1vdGUtZGF0YWJhc2UtbmFtZT48cmVtb3RlLWRhdGFiYXNlLXByb3ZpZGVyPk5MTTwvcmVt
b3RlLWRhdGFiYXNlLXByb3ZpZGVyPjwvcmVjb3JkPjwvQ2l0ZT48L0VuZE5vdGU+
</w:fldData>
        </w:fldChar>
      </w:r>
      <w:r w:rsidR="00D356ED" w:rsidRPr="008F31C4">
        <w:instrText xml:space="preserve"> ADDIN EN.CITE </w:instrText>
      </w:r>
      <w:r w:rsidR="00D356ED" w:rsidRPr="008F31C4">
        <w:fldChar w:fldCharType="begin">
          <w:fldData xml:space="preserve">PEVuZE5vdGU+PENpdGU+PEF1dGhvcj5DaGVuPC9BdXRob3I+PFllYXI+MjAxNjwvWWVhcj48UmVj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4Mjc3OTE2PC9jdXN0b20yPjxl
bGVjdHJvbmljLXJlc291cmNlLW51bT4xMC4zMzg5L2ZwaGFyLjIwMjEuNjE3NTM3PC9lbGVjdHJv
bmljLXJlc291cmNlLW51bT48cmVtb3RlLWRhdGFiYXNlLW5hbWU+UHViTWVkLW5vdC1NRURMSU5F
PC9yZW1vdGUtZGF0YWJhc2UtbmFtZT48cmVtb3RlLWRhdGFiYXNlLXByb3ZpZGVyPk5MTTwvcmVt
b3RlLWRhdGFiYXNlLXByb3ZpZGVyPjwvcmVjb3JkPjwvQ2l0ZT48L0VuZE5vdGU+
</w:fldData>
        </w:fldChar>
      </w:r>
      <w:r w:rsidR="00D356ED" w:rsidRPr="008F31C4">
        <w:instrText xml:space="preserve"> ADDIN EN.CITE.DATA </w:instrText>
      </w:r>
      <w:r w:rsidR="00D356ED" w:rsidRPr="008F31C4">
        <w:fldChar w:fldCharType="end"/>
      </w:r>
      <w:r w:rsidR="00C63829" w:rsidRPr="008F31C4">
        <w:fldChar w:fldCharType="separate"/>
      </w:r>
      <w:hyperlink w:anchor="_ENREF_10" w:tooltip="Chen, 2016 #25" w:history="1">
        <w:r w:rsidR="00616399" w:rsidRPr="008F31C4">
          <w:rPr>
            <w:vertAlign w:val="superscript"/>
          </w:rPr>
          <w:t>10</w:t>
        </w:r>
      </w:hyperlink>
      <w:r w:rsidR="00D356ED" w:rsidRPr="008F31C4">
        <w:rPr>
          <w:vertAlign w:val="superscript"/>
        </w:rPr>
        <w:t>,</w:t>
      </w:r>
      <w:hyperlink w:anchor="_ENREF_11" w:tooltip="Xu, 2021 #24" w:history="1">
        <w:r w:rsidR="00616399" w:rsidRPr="008F31C4">
          <w:rPr>
            <w:vertAlign w:val="superscript"/>
          </w:rPr>
          <w:t>11</w:t>
        </w:r>
      </w:hyperlink>
      <w:r w:rsidR="00C63829" w:rsidRPr="008F31C4">
        <w:fldChar w:fldCharType="end"/>
      </w:r>
      <w:r w:rsidR="28BC335E" w:rsidRPr="008F31C4">
        <w:t xml:space="preserve">. </w:t>
      </w:r>
      <w:r w:rsidR="3433261F" w:rsidRPr="008F31C4">
        <w:t>A</w:t>
      </w:r>
      <w:r w:rsidR="46DD7A10" w:rsidRPr="008F31C4">
        <w:t>nother set of tools</w:t>
      </w:r>
      <w:r w:rsidR="3433261F" w:rsidRPr="008F31C4">
        <w:t xml:space="preserve"> </w:t>
      </w:r>
      <w:r w:rsidR="00A610C1" w:rsidRPr="008F31C4">
        <w:t>is</w:t>
      </w:r>
      <w:r w:rsidR="46DD7A10" w:rsidRPr="008F31C4">
        <w:t xml:space="preserve"> more broadly applicable</w:t>
      </w:r>
      <w:r w:rsidR="6CC1184E" w:rsidRPr="008F31C4">
        <w:t xml:space="preserve"> to cases where gene expression profiles are matched to </w:t>
      </w:r>
      <w:r w:rsidR="31107670" w:rsidRPr="008F31C4">
        <w:t xml:space="preserve">either </w:t>
      </w:r>
      <w:r w:rsidR="6CC1184E" w:rsidRPr="008F31C4">
        <w:t>existing signatures of gene expression</w:t>
      </w:r>
      <w:r w:rsidR="00BE3119" w:rsidRPr="008F31C4">
        <w:fldChar w:fldCharType="begin">
          <w:fldData xml:space="preserve">PEVuZE5vdGU+PENpdGU+PEF1dGhvcj5TdWJyYW1hbmlhbjwvQXV0aG9yPjxZZWFyPjIwMTc8L1ll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</w:fldData>
        </w:fldChar>
      </w:r>
      <w:r w:rsidR="00D356ED" w:rsidRPr="008F31C4">
        <w:instrText xml:space="preserve"> ADDIN EN.CITE </w:instrText>
      </w:r>
      <w:r w:rsidR="00D356ED" w:rsidRPr="008F31C4">
        <w:fldChar w:fldCharType="begin">
          <w:fldData xml:space="preserve">PEVuZE5vdGU+PENpdGU+PEF1dGhvcj5TdWJyYW1hbmlhbjwvQXV0aG9yPjxZZWFyPjIwMTc8L1ll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</w:fldData>
        </w:fldChar>
      </w:r>
      <w:r w:rsidR="00D356ED" w:rsidRPr="008F31C4">
        <w:instrText xml:space="preserve"> ADDIN EN.CITE.DATA </w:instrText>
      </w:r>
      <w:r w:rsidR="00D356ED" w:rsidRPr="008F31C4">
        <w:fldChar w:fldCharType="end"/>
      </w:r>
      <w:r w:rsidR="00BE3119" w:rsidRPr="008F31C4">
        <w:fldChar w:fldCharType="separate"/>
      </w:r>
      <w:hyperlink w:anchor="_ENREF_12" w:tooltip="Subramanian, 2017 #21" w:history="1">
        <w:r w:rsidR="00616399" w:rsidRPr="008F31C4">
          <w:rPr>
            <w:vertAlign w:val="superscript"/>
          </w:rPr>
          <w:t>12</w:t>
        </w:r>
      </w:hyperlink>
      <w:r w:rsidR="00D356ED" w:rsidRPr="008F31C4">
        <w:rPr>
          <w:vertAlign w:val="superscript"/>
        </w:rPr>
        <w:t>,</w:t>
      </w:r>
      <w:hyperlink w:anchor="_ENREF_13" w:tooltip="Wang, 2018 #22" w:history="1">
        <w:r w:rsidR="00616399" w:rsidRPr="008F31C4">
          <w:rPr>
            <w:vertAlign w:val="superscript"/>
          </w:rPr>
          <w:t>13</w:t>
        </w:r>
      </w:hyperlink>
      <w:r w:rsidR="00BE3119" w:rsidRPr="008F31C4">
        <w:fldChar w:fldCharType="end"/>
      </w:r>
      <w:r w:rsidR="05666872" w:rsidRPr="008F31C4">
        <w:t xml:space="preserve">, </w:t>
      </w:r>
      <w:r w:rsidR="7FCE5B68" w:rsidRPr="008F31C4">
        <w:t>or</w:t>
      </w:r>
      <w:r w:rsidR="05666872" w:rsidRPr="008F31C4">
        <w:t xml:space="preserve"> </w:t>
      </w:r>
      <w:r w:rsidR="1B8E093B" w:rsidRPr="008F31C4">
        <w:t xml:space="preserve">to </w:t>
      </w:r>
      <w:r w:rsidR="00212EB0" w:rsidRPr="008F31C4">
        <w:t xml:space="preserve">the </w:t>
      </w:r>
      <w:r w:rsidR="05666872" w:rsidRPr="008F31C4">
        <w:t>quantified effects</w:t>
      </w:r>
      <w:r w:rsidR="28BC335E" w:rsidRPr="008F31C4">
        <w:t xml:space="preserve"> </w:t>
      </w:r>
      <w:r w:rsidR="05666872" w:rsidRPr="008F31C4">
        <w:t>of current therapeutics</w:t>
      </w:r>
      <w:r w:rsidR="00C63829" w:rsidRPr="008F31C4">
        <w:fldChar w:fldCharType="begin">
          <w:fldData xml:space="preserve">PEVuZE5vdGU+PENpdGU+PEF1dGhvcj5DaGFuPC9BdXRob3I+PFllYXI+MjAxOTwvWWVhcj48UmVj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</w:fldData>
        </w:fldChar>
      </w:r>
      <w:r w:rsidR="00D356ED" w:rsidRPr="008F31C4">
        <w:instrText xml:space="preserve"> ADDIN EN.CITE </w:instrText>
      </w:r>
      <w:r w:rsidR="00D356ED" w:rsidRPr="008F31C4">
        <w:fldChar w:fldCharType="begin">
          <w:fldData xml:space="preserve">PEVuZE5vdGU+PENpdGU+PEF1dGhvcj5DaGFuPC9BdXRob3I+PFllYXI+MjAxOTwvWWVhcj48UmVj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</w:fldData>
        </w:fldChar>
      </w:r>
      <w:r w:rsidR="00D356ED" w:rsidRPr="008F31C4">
        <w:instrText xml:space="preserve"> ADDIN EN.CITE.DATA </w:instrText>
      </w:r>
      <w:r w:rsidR="00D356ED" w:rsidRPr="008F31C4">
        <w:fldChar w:fldCharType="end"/>
      </w:r>
      <w:r w:rsidR="00C63829" w:rsidRPr="008F31C4">
        <w:fldChar w:fldCharType="separate"/>
      </w:r>
      <w:hyperlink w:anchor="_ENREF_14" w:tooltip="Chan, 2019 #23" w:history="1">
        <w:r w:rsidR="00616399" w:rsidRPr="008F31C4">
          <w:rPr>
            <w:vertAlign w:val="superscript"/>
          </w:rPr>
          <w:t>14</w:t>
        </w:r>
      </w:hyperlink>
      <w:r w:rsidR="00D356ED" w:rsidRPr="008F31C4">
        <w:rPr>
          <w:vertAlign w:val="superscript"/>
        </w:rPr>
        <w:t>,</w:t>
      </w:r>
      <w:hyperlink w:anchor="_ENREF_15" w:tooltip="Keenan, 2018 #26" w:history="1">
        <w:r w:rsidR="00616399" w:rsidRPr="008F31C4">
          <w:rPr>
            <w:vertAlign w:val="superscript"/>
          </w:rPr>
          <w:t>15</w:t>
        </w:r>
      </w:hyperlink>
      <w:r w:rsidR="00C63829" w:rsidRPr="008F31C4">
        <w:fldChar w:fldCharType="end"/>
      </w:r>
      <w:r w:rsidR="336AE533" w:rsidRPr="008F31C4">
        <w:t>.</w:t>
      </w:r>
      <w:r w:rsidR="6DAD557B" w:rsidRPr="008F31C4">
        <w:t xml:space="preserve"> However, these more </w:t>
      </w:r>
      <w:r w:rsidR="00C86B64" w:rsidRPr="008F31C4">
        <w:t>broadly applicable</w:t>
      </w:r>
      <w:r w:rsidR="6DAD557B" w:rsidRPr="008F31C4">
        <w:t xml:space="preserve"> tools often achieve reduced specificity and sensitivity across a wide range of diseases and/or were trained with outdated </w:t>
      </w:r>
      <w:r w:rsidR="15A5466C" w:rsidRPr="008F31C4">
        <w:t>data.</w:t>
      </w:r>
    </w:p>
    <w:p w14:paraId="5C570B0D" w14:textId="77777777" w:rsidR="00C86B64" w:rsidRPr="008F31C4" w:rsidRDefault="00C86B64" w:rsidP="008F31C4"/>
    <w:p w14:paraId="63D317E4" w14:textId="3CA9E22F" w:rsidR="1409FD6A" w:rsidRPr="008F31C4" w:rsidRDefault="1409FD6A" w:rsidP="008F31C4">
      <w:r w:rsidRPr="008F31C4">
        <w:t>In contrast, t</w:t>
      </w:r>
      <w:r w:rsidR="0A68D40D" w:rsidRPr="008F31C4">
        <w:t>he Pathway2Targets algorithm h</w:t>
      </w:r>
      <w:r w:rsidR="0A68D40D" w:rsidRPr="008F31C4">
        <w:rPr>
          <w:rFonts w:eastAsia="Aptos"/>
        </w:rPr>
        <w:t>as previously been applied to predict potential therapeutic targets in</w:t>
      </w:r>
      <w:r w:rsidR="3F9737C7" w:rsidRPr="008F31C4">
        <w:rPr>
          <w:rFonts w:eastAsia="Aptos"/>
        </w:rPr>
        <w:t xml:space="preserve"> </w:t>
      </w:r>
      <w:r w:rsidR="0A68D40D" w:rsidRPr="008F31C4">
        <w:rPr>
          <w:rFonts w:eastAsia="Aptos"/>
        </w:rPr>
        <w:t xml:space="preserve">B-cell lymphoma, periodontitis, estrogen-positive breast cancer, triple-negative breast cancer, and </w:t>
      </w:r>
      <w:r w:rsidR="00E66AEB" w:rsidRPr="008F31C4">
        <w:rPr>
          <w:rFonts w:eastAsia="Aptos"/>
        </w:rPr>
        <w:t>chikungunya virus</w:t>
      </w:r>
      <w:hyperlink w:anchor="_ENREF_16" w:tooltip="Jackson, 2025 #28" w:history="1">
        <w:r w:rsidR="00616399" w:rsidRPr="008F31C4">
          <w:rPr>
            <w:rFonts w:eastAsia="Aptos"/>
          </w:rPr>
          <w:fldChar w:fldCharType="begin">
            <w:fldData xml:space="preserve">PEVuZE5vdGU+PENpdGU+PEF1dGhvcj5KYWNrc29uPC9BdXRob3I+PFllYXI+MjAyNTwvWWVhcj48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</w:fldData>
          </w:fldChar>
        </w:r>
        <w:r w:rsidR="00616399" w:rsidRPr="008F31C4">
          <w:rPr>
            <w:rFonts w:eastAsia="Aptos"/>
          </w:rPr>
          <w:instrText xml:space="preserve"> ADDIN EN.CITE </w:instrText>
        </w:r>
        <w:r w:rsidR="00616399" w:rsidRPr="008F31C4">
          <w:rPr>
            <w:rFonts w:eastAsia="Aptos"/>
          </w:rPr>
          <w:fldChar w:fldCharType="begin">
            <w:fldData xml:space="preserve">PEVuZE5vdGU+PENpdGU+PEF1dGhvcj5KYWNrc29uPC9BdXRob3I+PFllYXI+MjAyNTwvWWVhcj48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</w:fldData>
          </w:fldChar>
        </w:r>
        <w:r w:rsidR="00616399" w:rsidRPr="008F31C4">
          <w:rPr>
            <w:rFonts w:eastAsia="Aptos"/>
          </w:rPr>
          <w:instrText xml:space="preserve"> ADDIN EN.CITE.DATA </w:instrText>
        </w:r>
        <w:r w:rsidR="00616399" w:rsidRPr="008F31C4">
          <w:rPr>
            <w:rFonts w:eastAsia="Aptos"/>
          </w:rPr>
        </w:r>
        <w:r w:rsidR="00616399" w:rsidRPr="008F31C4">
          <w:rPr>
            <w:rFonts w:eastAsia="Aptos"/>
          </w:rPr>
          <w:fldChar w:fldCharType="end"/>
        </w:r>
        <w:r w:rsidR="00616399" w:rsidRPr="008F31C4">
          <w:rPr>
            <w:rFonts w:eastAsia="Aptos"/>
          </w:rPr>
        </w:r>
        <w:r w:rsidR="00616399" w:rsidRPr="008F31C4">
          <w:rPr>
            <w:rFonts w:eastAsia="Aptos"/>
          </w:rPr>
          <w:fldChar w:fldCharType="separate"/>
        </w:r>
        <w:r w:rsidR="00616399" w:rsidRPr="008F31C4">
          <w:rPr>
            <w:rFonts w:eastAsia="Aptos"/>
            <w:vertAlign w:val="superscript"/>
          </w:rPr>
          <w:t>16-21</w:t>
        </w:r>
        <w:r w:rsidR="00616399" w:rsidRPr="008F31C4">
          <w:rPr>
            <w:rFonts w:eastAsia="Aptos"/>
          </w:rPr>
          <w:fldChar w:fldCharType="end"/>
        </w:r>
      </w:hyperlink>
      <w:r w:rsidR="3CD86C55" w:rsidRPr="008F31C4">
        <w:rPr>
          <w:rFonts w:eastAsia="Aptos"/>
        </w:rPr>
        <w:t xml:space="preserve">. The results from these studies </w:t>
      </w:r>
      <w:r w:rsidR="0A68D40D" w:rsidRPr="008F31C4">
        <w:t>demonstrat</w:t>
      </w:r>
      <w:r w:rsidR="236FC1C2" w:rsidRPr="008F31C4">
        <w:t>e</w:t>
      </w:r>
      <w:r w:rsidR="0A68D40D" w:rsidRPr="008F31C4">
        <w:t xml:space="preserve"> </w:t>
      </w:r>
      <w:r w:rsidR="0BF390BF" w:rsidRPr="008F31C4">
        <w:t xml:space="preserve">that this tool </w:t>
      </w:r>
      <w:proofErr w:type="gramStart"/>
      <w:r w:rsidR="0A68D40D" w:rsidRPr="008F31C4">
        <w:t xml:space="preserve">is </w:t>
      </w:r>
      <w:r w:rsidR="598C92BD" w:rsidRPr="008F31C4">
        <w:t>capable of predicting</w:t>
      </w:r>
      <w:proofErr w:type="gramEnd"/>
      <w:r w:rsidR="598C92BD" w:rsidRPr="008F31C4">
        <w:t xml:space="preserve"> </w:t>
      </w:r>
      <w:r w:rsidR="0A68D40D" w:rsidRPr="008F31C4">
        <w:t>robust</w:t>
      </w:r>
      <w:r w:rsidR="6202D197" w:rsidRPr="008F31C4">
        <w:t xml:space="preserve"> and biologically relevant targets. Impressively, Pathway2Targets pred</w:t>
      </w:r>
      <w:r w:rsidR="1D44D788" w:rsidRPr="008F31C4">
        <w:t xml:space="preserve">icted </w:t>
      </w:r>
      <w:r w:rsidR="0A68D40D" w:rsidRPr="008F31C4">
        <w:t>392 potential drug targets</w:t>
      </w:r>
      <w:r w:rsidR="001C72A1" w:rsidRPr="008F31C4">
        <w:t xml:space="preserve"> for triple-negative breast cancer</w:t>
      </w:r>
      <w:r w:rsidR="0A68D40D" w:rsidRPr="008F31C4">
        <w:t>, among which 60 were tested in clinical trials</w:t>
      </w:r>
      <w:r w:rsidR="00000C1F" w:rsidRPr="008F31C4">
        <w:t xml:space="preserve">; as well as </w:t>
      </w:r>
      <w:r w:rsidR="0A68D40D" w:rsidRPr="008F31C4">
        <w:t xml:space="preserve">828 </w:t>
      </w:r>
      <w:r w:rsidR="0069253E" w:rsidRPr="008F31C4">
        <w:t xml:space="preserve">individual </w:t>
      </w:r>
      <w:r w:rsidR="0A68D40D" w:rsidRPr="008F31C4">
        <w:t xml:space="preserve">drugs for TBNC, </w:t>
      </w:r>
      <w:r w:rsidR="28E4F5E8" w:rsidRPr="008F31C4">
        <w:t xml:space="preserve">with </w:t>
      </w:r>
      <w:r w:rsidR="0A68D40D" w:rsidRPr="008F31C4">
        <w:t xml:space="preserve">37 </w:t>
      </w:r>
      <w:r w:rsidR="7D0312EF" w:rsidRPr="008F31C4">
        <w:t xml:space="preserve">being </w:t>
      </w:r>
      <w:r w:rsidR="0A68D40D" w:rsidRPr="008F31C4">
        <w:t>tested</w:t>
      </w:r>
      <w:hyperlink w:anchor="_ENREF_17" w:tooltip="Rapier-Sharman, 2024 #29" w:history="1">
        <w:r w:rsidR="00616399" w:rsidRPr="008F31C4">
          <w:fldChar w:fldCharType="begin">
            <w:fldData xml:space="preserve">PEVuZE5vdGU+PENpdGU+PEF1dGhvcj5SYXBpZXItU2hhcm1hbjwvQXV0aG9yPjxZZWFyPjIwMjQ8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</w:fldData>
          </w:fldChar>
        </w:r>
        <w:r w:rsidR="00616399" w:rsidRPr="008F31C4">
          <w:instrText xml:space="preserve"> ADDIN EN.CITE </w:instrText>
        </w:r>
        <w:r w:rsidR="00616399" w:rsidRPr="008F31C4">
          <w:fldChar w:fldCharType="begin">
            <w:fldData xml:space="preserve">PEVuZE5vdGU+PENpdGU+PEF1dGhvcj5SYXBpZXItU2hhcm1hbjwvQXV0aG9yPjxZZWFyPjIwMjQ8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17</w:t>
        </w:r>
        <w:r w:rsidR="00616399" w:rsidRPr="008F31C4">
          <w:fldChar w:fldCharType="end"/>
        </w:r>
      </w:hyperlink>
      <w:r w:rsidR="0A68D40D" w:rsidRPr="008F31C4">
        <w:t xml:space="preserve">. In </w:t>
      </w:r>
      <w:r w:rsidR="73F28564" w:rsidRPr="008F31C4">
        <w:t xml:space="preserve">the </w:t>
      </w:r>
      <w:r w:rsidR="0A68D40D" w:rsidRPr="008F31C4">
        <w:t>lymphoma</w:t>
      </w:r>
      <w:r w:rsidR="40E3EDB7" w:rsidRPr="008F31C4">
        <w:t xml:space="preserve"> study</w:t>
      </w:r>
      <w:r w:rsidR="0A68D40D" w:rsidRPr="008F31C4">
        <w:t xml:space="preserve">, </w:t>
      </w:r>
      <w:r w:rsidR="7614F5D4" w:rsidRPr="008F31C4">
        <w:t xml:space="preserve">this algorithm predicted </w:t>
      </w:r>
      <w:r w:rsidR="0A68D40D" w:rsidRPr="008F31C4">
        <w:t>915 drugs</w:t>
      </w:r>
      <w:r w:rsidR="5A2EC187" w:rsidRPr="008F31C4">
        <w:t>,</w:t>
      </w:r>
      <w:r w:rsidR="59AC6558" w:rsidRPr="008F31C4">
        <w:t xml:space="preserve"> </w:t>
      </w:r>
      <w:r w:rsidR="0A68D40D" w:rsidRPr="008F31C4">
        <w:t xml:space="preserve">461 of </w:t>
      </w:r>
      <w:r w:rsidR="703C729C" w:rsidRPr="008F31C4">
        <w:t xml:space="preserve">which </w:t>
      </w:r>
      <w:r w:rsidR="0A68D40D" w:rsidRPr="008F31C4">
        <w:t>are FD</w:t>
      </w:r>
      <w:r w:rsidR="4CEDBA0C" w:rsidRPr="008F31C4">
        <w:t>A</w:t>
      </w:r>
      <w:r w:rsidR="2AE44B8B" w:rsidRPr="008F31C4">
        <w:t>-</w:t>
      </w:r>
      <w:r w:rsidR="0A68D40D" w:rsidRPr="008F31C4">
        <w:t>approved</w:t>
      </w:r>
      <w:hyperlink w:anchor="_ENREF_19" w:tooltip="Rapier-Sharman, 2022 #31" w:history="1">
        <w:r w:rsidR="00616399" w:rsidRPr="008F31C4">
          <w:fldChar w:fldCharType="begin"/>
        </w:r>
        <w:r w:rsidR="00616399" w:rsidRPr="008F31C4">
          <w:instrText xml:space="preserve"> ADDIN EN.CITE &lt;EndNote&gt;&lt;Cite&gt;&lt;Author&gt;Rapier-Sharman&lt;/Author&gt;&lt;Year&gt;2022&lt;/Year&gt;&lt;RecNum&gt;31&lt;/RecNum&gt;&lt;DisplayText&gt;&lt;style face="superscript"&gt;19&lt;/style&gt;&lt;/DisplayText&gt;&lt;record&gt;&lt;rec-number&gt;31&lt;/rec-number&gt;&lt;foreign-keys&gt;&lt;key app="EN" db-id="50p0xw0fmtpetoevzpop52wjvaxs9atfvtrs" timestamp="1750481156"&gt;31&lt;/key&gt;&lt;/foreign-keys&gt;&lt;ref-type name="Journal Article"&gt;17&lt;/ref-type&gt;&lt;contributors&gt;&lt;authors&gt;&lt;author&gt;Rapier-Sharman, N.&lt;/author&gt;&lt;author&gt;Clancy, J.&lt;/author&gt;&lt;author&gt;Pickett, B. E.&lt;/author&gt;&lt;/authors&gt;&lt;/contributors&gt;&lt;auth-address&gt;Department of Microbiology and Molecular Biology, Brigham Young University, Provo, UT 84602, USA.&lt;/auth-address&gt;&lt;titles&gt;&lt;title&gt;Joint Secondary Transcriptomic Analysis of Non-Hodgkin&amp;apos;s B-Cell Lymphomas Predicts Reliance on Pathways Associated with the Extracellular Matrix and Robust Diagnostic Biomarkers&lt;/title&gt;&lt;secondary-title&gt;J Bioinform Syst Biol&lt;/secondary-title&gt;&lt;/titles&gt;&lt;periodical&gt;&lt;full-title&gt;J Bioinform Syst Biol&lt;/full-title&gt;&lt;/periodical&gt;&lt;pages&gt;119-135&lt;/pages&gt;&lt;volume&gt;5&lt;/volume&gt;&lt;number&gt;4&lt;/number&gt;&lt;edition&gt;20220927&lt;/edition&gt;&lt;keywords&gt;&lt;keyword&gt;B-cell&lt;/keyword&gt;&lt;keyword&gt;B-cell Non-Hodgkin Lymphoma&lt;/keyword&gt;&lt;keyword&gt;Biomarkers&lt;/keyword&gt;&lt;keyword&gt;Joint Analysis&lt;/keyword&gt;&lt;keyword&gt;Liquid Biopsy&lt;/keyword&gt;&lt;keyword&gt;RNA-seq&lt;/keyword&gt;&lt;keyword&gt;Transcriptomics&lt;/keyword&gt;&lt;/keywords&gt;&lt;dates&gt;&lt;year&gt;2022&lt;/year&gt;&lt;/dates&gt;&lt;isbn&gt;2688-5107 (Electronic)&amp;#xD;2688-5107 (Linking)&lt;/isbn&gt;&lt;accession-num&gt;36873459&lt;/accession-num&gt;&lt;urls&gt;&lt;related-urls&gt;&lt;url&gt;https://www.ncbi.nlm.nih.gov/pubmed/36873459&lt;/url&gt;&lt;/related-urls&gt;&lt;/urls&gt;&lt;custom1&gt;Conflicts of Interest The authors declare no conflicts of interest.&lt;/custom1&gt;&lt;custom2&gt;PMC9980876&lt;/custom2&gt;&lt;electronic-resource-num&gt;10.26502/jbsb.5107040&lt;/electronic-resource-num&gt;&lt;remote-database-name&gt;PubMed-not-MEDLINE&lt;/remote-database-name&gt;&lt;remote-database-provider&gt;NLM&lt;/remote-database-provider&gt;&lt;/record&gt;&lt;/Cite&gt;&lt;/EndNote&gt;</w:instrText>
        </w:r>
        <w:r w:rsidR="00616399" w:rsidRPr="008F31C4">
          <w:fldChar w:fldCharType="separate"/>
        </w:r>
        <w:r w:rsidR="00616399" w:rsidRPr="008F31C4">
          <w:rPr>
            <w:vertAlign w:val="superscript"/>
          </w:rPr>
          <w:t>19</w:t>
        </w:r>
        <w:r w:rsidR="00616399" w:rsidRPr="008F31C4">
          <w:fldChar w:fldCharType="end"/>
        </w:r>
      </w:hyperlink>
      <w:r w:rsidR="0A68D40D" w:rsidRPr="008F31C4">
        <w:t>.</w:t>
      </w:r>
    </w:p>
    <w:p w14:paraId="722985F1" w14:textId="77777777" w:rsidR="00C86B64" w:rsidRPr="008F31C4" w:rsidRDefault="00C86B64" w:rsidP="008F31C4"/>
    <w:p w14:paraId="3E58A2AE" w14:textId="67938645" w:rsidR="001F7DE2" w:rsidRPr="008F31C4" w:rsidRDefault="6E4F11C5" w:rsidP="008F31C4">
      <w:r w:rsidRPr="008F31C4">
        <w:t xml:space="preserve">The aim of the current </w:t>
      </w:r>
      <w:r w:rsidR="741CA385" w:rsidRPr="008F31C4">
        <w:t>work</w:t>
      </w:r>
      <w:r w:rsidRPr="008F31C4">
        <w:t xml:space="preserve"> is to </w:t>
      </w:r>
      <w:r w:rsidR="51F2A39B" w:rsidRPr="008F31C4">
        <w:t xml:space="preserve">describe a computational protocol that will </w:t>
      </w:r>
      <w:r w:rsidR="741CA385" w:rsidRPr="008F31C4">
        <w:t>enable more researchers</w:t>
      </w:r>
      <w:r w:rsidR="35D5F7F8" w:rsidRPr="008F31C4">
        <w:t xml:space="preserve">, who </w:t>
      </w:r>
      <w:r w:rsidR="15E1CEF3" w:rsidRPr="008F31C4">
        <w:t xml:space="preserve">may </w:t>
      </w:r>
      <w:r w:rsidR="4DDC0608" w:rsidRPr="008F31C4">
        <w:t xml:space="preserve">benefit from </w:t>
      </w:r>
      <w:r w:rsidR="00DF657B" w:rsidRPr="008F31C4">
        <w:rPr>
          <w:rStyle w:val="normaltextrun"/>
        </w:rPr>
        <w:t xml:space="preserve">access to </w:t>
      </w:r>
      <w:r w:rsidR="15E1CEF3" w:rsidRPr="008F31C4">
        <w:t>more descriptive instructions on running</w:t>
      </w:r>
      <w:r w:rsidR="011A86CC" w:rsidRPr="008F31C4">
        <w:t xml:space="preserve"> programs on the command-line,</w:t>
      </w:r>
      <w:r w:rsidR="741CA385" w:rsidRPr="008F31C4">
        <w:t xml:space="preserve"> to effectively use the </w:t>
      </w:r>
      <w:r w:rsidR="00C86B64" w:rsidRPr="008F31C4">
        <w:t>recently developed</w:t>
      </w:r>
      <w:r w:rsidR="1FAC7925" w:rsidRPr="008F31C4">
        <w:t xml:space="preserve"> </w:t>
      </w:r>
      <w:r w:rsidR="741CA385" w:rsidRPr="008F31C4">
        <w:t>Pathway2Targets algorithm</w:t>
      </w:r>
      <w:r w:rsidR="10B97B23" w:rsidRPr="008F31C4">
        <w:t xml:space="preserve"> </w:t>
      </w:r>
      <w:r w:rsidR="10B97B23" w:rsidRPr="008F31C4">
        <w:rPr>
          <w:b/>
          <w:bCs/>
        </w:rPr>
        <w:t>(Figure 1</w:t>
      </w:r>
      <w:r w:rsidR="10B97B23" w:rsidRPr="008F31C4">
        <w:t>)</w:t>
      </w:r>
      <w:r w:rsidR="3BE9B39A" w:rsidRPr="008F31C4">
        <w:rPr>
          <w:b/>
          <w:bCs/>
        </w:rPr>
        <w:t>.</w:t>
      </w:r>
      <w:r w:rsidR="3BE9B39A" w:rsidRPr="008F31C4">
        <w:t xml:space="preserve"> Pathway2Targets predicts </w:t>
      </w:r>
      <w:r w:rsidR="560F6F8F" w:rsidRPr="008F31C4">
        <w:t>targets for a given condition by combining differential expression data,</w:t>
      </w:r>
      <w:r w:rsidR="741CA385" w:rsidRPr="008F31C4">
        <w:t xml:space="preserve"> gene-disease associations, clinical trial information, </w:t>
      </w:r>
      <w:r w:rsidR="560F6F8F" w:rsidRPr="008F31C4">
        <w:t xml:space="preserve">public </w:t>
      </w:r>
      <w:r w:rsidR="741CA385" w:rsidRPr="008F31C4">
        <w:t>target data</w:t>
      </w:r>
      <w:hyperlink w:anchor="_ENREF_22" w:tooltip="Ochoa, 2023 #13" w:history="1">
        <w:r w:rsidR="00616399" w:rsidRPr="008F31C4">
          <w:fldChar w:fldCharType="begin">
            <w:fldData xml:space="preserve">PEVuZE5vdGU+PENpdGU+PEF1dGhvcj5PY2hvYTwvQXV0aG9yPjxZZWFyPjIwMjM8L1llYXI+PFJl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==
</w:fldData>
          </w:fldChar>
        </w:r>
        <w:r w:rsidR="00616399" w:rsidRPr="008F31C4">
          <w:instrText xml:space="preserve"> ADDIN EN.CITE </w:instrText>
        </w:r>
        <w:r w:rsidR="00616399" w:rsidRPr="008F31C4">
          <w:fldChar w:fldCharType="begin">
            <w:fldData xml:space="preserve">PEVuZE5vdGU+PENpdGU+PEF1dGhvcj5PY2hvYTwvQXV0aG9yPjxZZWFyPjIwMjM8L1llYXI+PFJl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22</w:t>
        </w:r>
        <w:r w:rsidR="00616399" w:rsidRPr="008F31C4">
          <w:fldChar w:fldCharType="end"/>
        </w:r>
      </w:hyperlink>
      <w:r w:rsidR="3BE9B39A" w:rsidRPr="008F31C4">
        <w:t>, pathway information, and other metrics</w:t>
      </w:r>
      <w:r w:rsidR="0EB1371A" w:rsidRPr="008F31C4">
        <w:t xml:space="preserve">. Importantly, this algorithm incorporates a unique and customizable weighting scheme, which allows users to </w:t>
      </w:r>
      <w:r w:rsidR="15D9115E" w:rsidRPr="008F31C4">
        <w:t xml:space="preserve">determine the </w:t>
      </w:r>
      <w:r w:rsidR="35B46FAF" w:rsidRPr="008F31C4">
        <w:t xml:space="preserve">~20 </w:t>
      </w:r>
      <w:r w:rsidR="2BDF063C" w:rsidRPr="008F31C4">
        <w:t xml:space="preserve">target-related </w:t>
      </w:r>
      <w:r w:rsidR="15D9115E" w:rsidRPr="008F31C4">
        <w:t xml:space="preserve">metrics </w:t>
      </w:r>
      <w:r w:rsidR="15D9115E" w:rsidRPr="008F31C4">
        <w:lastRenderedPageBreak/>
        <w:t>that they prefer to emphasize in their analysis</w:t>
      </w:r>
      <w:r w:rsidR="00A610C1" w:rsidRPr="008F31C4">
        <w:t>, such as number of disease associations, number of signaling pathways, number of unique drugs, number of therapeutics in each phase of clinical trials, etc.</w:t>
      </w:r>
      <w:r w:rsidR="00A610C1" w:rsidRPr="008F31C4">
        <w:rPr>
          <w:vertAlign w:val="superscript"/>
        </w:rPr>
        <w:t>23</w:t>
      </w:r>
      <w:r w:rsidR="15D9115E" w:rsidRPr="008F31C4">
        <w:t>. As an example use case</w:t>
      </w:r>
      <w:r w:rsidR="001B6E5B" w:rsidRPr="008F31C4">
        <w:t xml:space="preserve"> for this protocol</w:t>
      </w:r>
      <w:r w:rsidR="15D9115E" w:rsidRPr="008F31C4">
        <w:t xml:space="preserve">, we will re-analyze an existing </w:t>
      </w:r>
      <w:r w:rsidR="2FEBD9C2" w:rsidRPr="008F31C4">
        <w:t>colorectal cancer dataset</w:t>
      </w:r>
      <w:hyperlink w:anchor="_ENREF_24" w:tooltip="Li, 2021 #6" w:history="1">
        <w:r w:rsidR="00616399" w:rsidRPr="008F31C4">
          <w:fldChar w:fldCharType="begin">
            <w:fldData xml:space="preserve">PEVuZE5vdGU+PENpdGU+PEF1dGhvcj5MaTwvQXV0aG9yPjxZZWFyPjIwMjE8L1llYXI+PFJlY051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</w:fldData>
          </w:fldChar>
        </w:r>
        <w:r w:rsidR="00616399" w:rsidRPr="008F31C4">
          <w:instrText xml:space="preserve"> ADDIN EN.CITE </w:instrText>
        </w:r>
        <w:r w:rsidR="00616399" w:rsidRPr="008F31C4">
          <w:fldChar w:fldCharType="begin">
            <w:fldData xml:space="preserve">PEVuZE5vdGU+PENpdGU+PEF1dGhvcj5MaTwvQXV0aG9yPjxZZWFyPjIwMjE8L1llYXI+PFJlY051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24</w:t>
        </w:r>
        <w:r w:rsidR="00616399" w:rsidRPr="008F31C4">
          <w:fldChar w:fldCharType="end"/>
        </w:r>
      </w:hyperlink>
      <w:r w:rsidR="15D9115E" w:rsidRPr="008F31C4">
        <w:t>.</w:t>
      </w:r>
    </w:p>
    <w:p w14:paraId="48BA6B0A" w14:textId="77777777" w:rsidR="006E4797" w:rsidRPr="008F31C4" w:rsidRDefault="006E4797" w:rsidP="008F31C4">
      <w:pPr>
        <w:rPr>
          <w:b/>
        </w:rPr>
      </w:pPr>
    </w:p>
    <w:p w14:paraId="32A92E82" w14:textId="444CCDD5" w:rsidR="006E4797" w:rsidRPr="008F31C4" w:rsidRDefault="20D1D1A5" w:rsidP="008F31C4">
      <w:r w:rsidRPr="008F31C4">
        <w:rPr>
          <w:b/>
          <w:bCs/>
        </w:rPr>
        <w:t>PROTOCOL:</w:t>
      </w:r>
      <w:r w:rsidRPr="008F31C4">
        <w:t xml:space="preserve"> </w:t>
      </w:r>
    </w:p>
    <w:p w14:paraId="2FD6FD89" w14:textId="2192EE45" w:rsidR="17662E24" w:rsidRPr="008F31C4" w:rsidRDefault="17662E24" w:rsidP="008F31C4">
      <w:r w:rsidRPr="008F31C4">
        <w:t xml:space="preserve">The bulk RNA-sequencing data analyzed in this study were </w:t>
      </w:r>
      <w:r w:rsidR="7EE86BAF" w:rsidRPr="008F31C4">
        <w:t xml:space="preserve">acquired from publicly available </w:t>
      </w:r>
      <w:r w:rsidR="001B6E5B" w:rsidRPr="008F31C4">
        <w:t>databases</w:t>
      </w:r>
      <w:r w:rsidR="7EE86BAF" w:rsidRPr="008F31C4">
        <w:t xml:space="preserve"> (the NCBI Gene Expression Omnibus </w:t>
      </w:r>
      <w:r w:rsidR="714A68AA" w:rsidRPr="008F31C4">
        <w:t>and Sequence Read Archive</w:t>
      </w:r>
      <w:r w:rsidR="7EE86BAF" w:rsidRPr="008F31C4">
        <w:t>)</w:t>
      </w:r>
      <w:r w:rsidR="00810CE9" w:rsidRPr="008F31C4">
        <w:fldChar w:fldCharType="begin">
          <w:fldData xml:space="preserve">PEVuZE5vdGU+PENpdGU+PEF1dGhvcj5DbG91Z2g8L0F1dGhvcj48WWVhcj4yMDI0PC9ZZWFyPjxS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==
</w:fldData>
        </w:fldChar>
      </w:r>
      <w:r w:rsidR="00D356ED" w:rsidRPr="008F31C4">
        <w:instrText xml:space="preserve"> ADDIN EN.CITE </w:instrText>
      </w:r>
      <w:r w:rsidR="00D356ED" w:rsidRPr="008F31C4">
        <w:fldChar w:fldCharType="begin">
          <w:fldData xml:space="preserve">PEVuZE5vdGU+PENpdGU+PEF1dGhvcj5DbG91Z2g8L0F1dGhvcj48WWVhcj4yMDI0PC9ZZWFyPjxS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==
</w:fldData>
        </w:fldChar>
      </w:r>
      <w:r w:rsidR="00D356ED" w:rsidRPr="008F31C4">
        <w:instrText xml:space="preserve"> ADDIN EN.CITE.DATA </w:instrText>
      </w:r>
      <w:r w:rsidR="00D356ED" w:rsidRPr="008F31C4">
        <w:fldChar w:fldCharType="end"/>
      </w:r>
      <w:r w:rsidR="00810CE9" w:rsidRPr="008F31C4">
        <w:fldChar w:fldCharType="separate"/>
      </w:r>
      <w:hyperlink w:anchor="_ENREF_25" w:tooltip="Clough, 2024 #36" w:history="1">
        <w:r w:rsidR="00616399" w:rsidRPr="008F31C4">
          <w:rPr>
            <w:vertAlign w:val="superscript"/>
          </w:rPr>
          <w:t>25</w:t>
        </w:r>
      </w:hyperlink>
      <w:r w:rsidR="00D356ED" w:rsidRPr="008F31C4">
        <w:rPr>
          <w:vertAlign w:val="superscript"/>
        </w:rPr>
        <w:t>,</w:t>
      </w:r>
      <w:hyperlink w:anchor="_ENREF_26" w:tooltip="Katz, 2022 #37" w:history="1">
        <w:r w:rsidR="00616399" w:rsidRPr="008F31C4">
          <w:rPr>
            <w:vertAlign w:val="superscript"/>
          </w:rPr>
          <w:t>26</w:t>
        </w:r>
      </w:hyperlink>
      <w:r w:rsidR="00810CE9" w:rsidRPr="008F31C4">
        <w:fldChar w:fldCharType="end"/>
      </w:r>
      <w:r w:rsidR="7EE86BAF" w:rsidRPr="008F31C4">
        <w:t xml:space="preserve">. As such, the original data collectors ensured the ethical </w:t>
      </w:r>
      <w:r w:rsidR="17BBC272" w:rsidRPr="008F31C4">
        <w:t xml:space="preserve">and appropriate collection of these samples from informed and </w:t>
      </w:r>
      <w:r w:rsidR="00B0245D" w:rsidRPr="008F31C4">
        <w:t xml:space="preserve">consenting </w:t>
      </w:r>
      <w:r w:rsidR="17BBC272" w:rsidRPr="008F31C4">
        <w:t>human subjects.</w:t>
      </w:r>
    </w:p>
    <w:p w14:paraId="7593325E" w14:textId="77777777" w:rsidR="00B0245D" w:rsidRPr="008F31C4" w:rsidRDefault="00B0245D" w:rsidP="008F31C4"/>
    <w:p w14:paraId="53DD88F5" w14:textId="4631A49E" w:rsidR="00B0245D" w:rsidRPr="008F31C4" w:rsidRDefault="004D0A45" w:rsidP="008F31C4">
      <w:pPr>
        <w:pStyle w:val="ListParagraph"/>
        <w:numPr>
          <w:ilvl w:val="0"/>
          <w:numId w:val="16"/>
        </w:numPr>
        <w:spacing w:after="0" w:line="240" w:lineRule="auto"/>
        <w:ind w:left="0" w:firstLine="0"/>
        <w:contextualSpacing w:val="0"/>
        <w:jc w:val="both"/>
        <w:rPr>
          <w:rFonts w:ascii="Calibri" w:hAnsi="Calibri" w:cs="Calibri"/>
          <w:b/>
          <w:bCs/>
          <w:sz w:val="24"/>
          <w:szCs w:val="24"/>
        </w:rPr>
      </w:pPr>
      <w:r w:rsidRPr="008F31C4">
        <w:rPr>
          <w:rFonts w:ascii="Calibri" w:hAnsi="Calibri" w:cs="Calibri"/>
          <w:b/>
          <w:bCs/>
          <w:sz w:val="24"/>
          <w:szCs w:val="24"/>
        </w:rPr>
        <w:t xml:space="preserve">Download and </w:t>
      </w:r>
      <w:r w:rsidR="00B0245D" w:rsidRPr="008F31C4">
        <w:rPr>
          <w:rFonts w:ascii="Calibri" w:hAnsi="Calibri" w:cs="Calibri"/>
          <w:b/>
          <w:bCs/>
          <w:sz w:val="24"/>
          <w:szCs w:val="24"/>
        </w:rPr>
        <w:t>i</w:t>
      </w:r>
      <w:r w:rsidRPr="008F31C4">
        <w:rPr>
          <w:rFonts w:ascii="Calibri" w:hAnsi="Calibri" w:cs="Calibri"/>
          <w:b/>
          <w:bCs/>
          <w:sz w:val="24"/>
          <w:szCs w:val="24"/>
        </w:rPr>
        <w:t xml:space="preserve">nstall R </w:t>
      </w:r>
      <w:r w:rsidR="00B0245D" w:rsidRPr="008F31C4">
        <w:rPr>
          <w:rFonts w:ascii="Calibri" w:hAnsi="Calibri" w:cs="Calibri"/>
          <w:b/>
          <w:bCs/>
          <w:sz w:val="24"/>
          <w:szCs w:val="24"/>
        </w:rPr>
        <w:t>s</w:t>
      </w:r>
      <w:r w:rsidRPr="008F31C4">
        <w:rPr>
          <w:rFonts w:ascii="Calibri" w:hAnsi="Calibri" w:cs="Calibri"/>
          <w:b/>
          <w:bCs/>
          <w:sz w:val="24"/>
          <w:szCs w:val="24"/>
        </w:rPr>
        <w:t>oftware</w:t>
      </w:r>
    </w:p>
    <w:p w14:paraId="461B1E4F" w14:textId="0AE37A75" w:rsidR="004D0A45" w:rsidRPr="008F31C4" w:rsidRDefault="004D0A45" w:rsidP="008F31C4">
      <w:pPr>
        <w:pStyle w:val="ListParagraph"/>
        <w:spacing w:after="0" w:line="240" w:lineRule="auto"/>
        <w:ind w:left="0"/>
        <w:contextualSpacing w:val="0"/>
        <w:jc w:val="both"/>
        <w:rPr>
          <w:rFonts w:ascii="Calibri" w:hAnsi="Calibri" w:cs="Calibri"/>
          <w:b/>
          <w:bCs/>
          <w:sz w:val="24"/>
          <w:szCs w:val="24"/>
        </w:rPr>
      </w:pPr>
      <w:r w:rsidRPr="008F31C4">
        <w:rPr>
          <w:rFonts w:ascii="Calibri" w:hAnsi="Calibri" w:cs="Calibri"/>
          <w:b/>
          <w:bCs/>
          <w:sz w:val="24"/>
          <w:szCs w:val="24"/>
        </w:rPr>
        <w:t xml:space="preserve"> </w:t>
      </w:r>
    </w:p>
    <w:p w14:paraId="0EB2C8EE" w14:textId="5BDF7881"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 xml:space="preserve">Install R </w:t>
      </w:r>
      <w:r w:rsidR="03BAEA10" w:rsidRPr="008F31C4">
        <w:rPr>
          <w:rFonts w:ascii="Calibri" w:hAnsi="Calibri" w:cs="Calibri"/>
          <w:sz w:val="24"/>
          <w:szCs w:val="24"/>
        </w:rPr>
        <w:t xml:space="preserve">(version 4.0 or later) </w:t>
      </w:r>
      <w:r w:rsidRPr="008F31C4">
        <w:rPr>
          <w:rFonts w:ascii="Calibri" w:hAnsi="Calibri" w:cs="Calibri"/>
          <w:sz w:val="24"/>
          <w:szCs w:val="24"/>
        </w:rPr>
        <w:t xml:space="preserve">by clicking an appropriate link from the Comprehensive R Archive Network (CRAN) https://cran.r-project.org/mirrors.html, then follow the </w:t>
      </w:r>
      <w:r w:rsidR="18D52C62" w:rsidRPr="008F31C4">
        <w:rPr>
          <w:rFonts w:ascii="Calibri" w:hAnsi="Calibri" w:cs="Calibri"/>
          <w:sz w:val="24"/>
          <w:szCs w:val="24"/>
        </w:rPr>
        <w:t xml:space="preserve">appropriate </w:t>
      </w:r>
      <w:r w:rsidRPr="008F31C4">
        <w:rPr>
          <w:rFonts w:ascii="Calibri" w:hAnsi="Calibri" w:cs="Calibri"/>
          <w:sz w:val="24"/>
          <w:szCs w:val="24"/>
        </w:rPr>
        <w:t xml:space="preserve">instructions for </w:t>
      </w:r>
      <w:r w:rsidR="3704C3C5" w:rsidRPr="008F31C4">
        <w:rPr>
          <w:rFonts w:ascii="Calibri" w:hAnsi="Calibri" w:cs="Calibri"/>
          <w:sz w:val="24"/>
          <w:szCs w:val="24"/>
        </w:rPr>
        <w:t xml:space="preserve">the </w:t>
      </w:r>
      <w:r w:rsidRPr="008F31C4">
        <w:rPr>
          <w:rFonts w:ascii="Calibri" w:hAnsi="Calibri" w:cs="Calibri"/>
          <w:sz w:val="24"/>
          <w:szCs w:val="24"/>
        </w:rPr>
        <w:t>computer’s operating system</w:t>
      </w:r>
      <w:r w:rsidR="00B0245D" w:rsidRPr="008F31C4">
        <w:rPr>
          <w:rFonts w:ascii="Calibri" w:hAnsi="Calibri" w:cs="Calibri"/>
          <w:sz w:val="24"/>
          <w:szCs w:val="24"/>
        </w:rPr>
        <w:t>. T</w:t>
      </w:r>
      <w:r w:rsidR="004D0A45" w:rsidRPr="008F31C4">
        <w:rPr>
          <w:rFonts w:ascii="Calibri" w:hAnsi="Calibri" w:cs="Calibri"/>
          <w:sz w:val="24"/>
          <w:szCs w:val="24"/>
        </w:rPr>
        <w:t>his process generally takes 5-10 min</w:t>
      </w:r>
      <w:r w:rsidR="00B0245D" w:rsidRPr="008F31C4">
        <w:rPr>
          <w:rFonts w:ascii="Calibri" w:hAnsi="Calibri" w:cs="Calibri"/>
          <w:sz w:val="24"/>
          <w:szCs w:val="24"/>
        </w:rPr>
        <w:t>.</w:t>
      </w:r>
    </w:p>
    <w:p w14:paraId="28817768" w14:textId="77777777"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6FDE61A0" w14:textId="7E90CE2C"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 xml:space="preserve">Install R Studio </w:t>
      </w:r>
      <w:r w:rsidR="47231A96" w:rsidRPr="008F31C4">
        <w:rPr>
          <w:rFonts w:ascii="Calibri" w:hAnsi="Calibri" w:cs="Calibri"/>
          <w:sz w:val="24"/>
          <w:szCs w:val="24"/>
        </w:rPr>
        <w:t xml:space="preserve">(version 2024 or later) </w:t>
      </w:r>
      <w:r w:rsidRPr="008F31C4">
        <w:rPr>
          <w:rFonts w:ascii="Calibri" w:hAnsi="Calibri" w:cs="Calibri"/>
          <w:sz w:val="24"/>
          <w:szCs w:val="24"/>
        </w:rPr>
        <w:t>from https://posit.co/download/rstudio-desktop/, then follow the</w:t>
      </w:r>
      <w:r w:rsidR="00F91632" w:rsidRPr="008F31C4">
        <w:rPr>
          <w:rFonts w:ascii="Calibri" w:hAnsi="Calibri" w:cs="Calibri"/>
          <w:sz w:val="24"/>
          <w:szCs w:val="24"/>
        </w:rPr>
        <w:t xml:space="preserve"> </w:t>
      </w:r>
      <w:r w:rsidRPr="008F31C4">
        <w:rPr>
          <w:rFonts w:ascii="Calibri" w:hAnsi="Calibri" w:cs="Calibri"/>
          <w:sz w:val="24"/>
          <w:szCs w:val="24"/>
        </w:rPr>
        <w:t>instructions</w:t>
      </w:r>
      <w:r w:rsidR="71D7471D" w:rsidRPr="008F31C4">
        <w:rPr>
          <w:rFonts w:ascii="Calibri" w:hAnsi="Calibri" w:cs="Calibri"/>
          <w:sz w:val="24"/>
          <w:szCs w:val="24"/>
        </w:rPr>
        <w:t xml:space="preserve"> on the download page</w:t>
      </w:r>
      <w:r w:rsidR="00B0245D" w:rsidRPr="008F31C4">
        <w:rPr>
          <w:rFonts w:ascii="Calibri" w:hAnsi="Calibri" w:cs="Calibri"/>
          <w:sz w:val="24"/>
          <w:szCs w:val="24"/>
        </w:rPr>
        <w:t xml:space="preserve">. </w:t>
      </w:r>
      <w:r w:rsidR="004D0A45" w:rsidRPr="008F31C4">
        <w:rPr>
          <w:rFonts w:ascii="Calibri" w:hAnsi="Calibri" w:cs="Calibri"/>
          <w:sz w:val="24"/>
          <w:szCs w:val="24"/>
        </w:rPr>
        <w:t>Installing RStudio generally takes ~10 min</w:t>
      </w:r>
      <w:r w:rsidR="00B0245D" w:rsidRPr="008F31C4">
        <w:rPr>
          <w:rFonts w:ascii="Calibri" w:hAnsi="Calibri" w:cs="Calibri"/>
          <w:sz w:val="24"/>
          <w:szCs w:val="24"/>
        </w:rPr>
        <w:t>.</w:t>
      </w:r>
    </w:p>
    <w:p w14:paraId="49D517D9" w14:textId="77777777"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415430E2" w14:textId="14426918" w:rsidR="004D0A45" w:rsidRPr="008F31C4" w:rsidRDefault="00B0245D"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 xml:space="preserve">NOTE: </w:t>
      </w:r>
      <w:r w:rsidR="64A62029" w:rsidRPr="008F31C4">
        <w:rPr>
          <w:rFonts w:ascii="Calibri" w:hAnsi="Calibri" w:cs="Calibri"/>
          <w:sz w:val="24"/>
          <w:szCs w:val="24"/>
        </w:rPr>
        <w:t>Installing RStudio is optional (but highly recommended), as it provides an integrated development environment that simplifies code execution, offers syntax highlighting, facilitates package management, and helps users visualize outputs, which is especially beneficial for users who are less familiar with R.</w:t>
      </w:r>
    </w:p>
    <w:p w14:paraId="1338E5EF" w14:textId="77777777" w:rsidR="00E076FC" w:rsidRPr="008F31C4" w:rsidRDefault="00E076FC" w:rsidP="008F31C4"/>
    <w:p w14:paraId="55E42E62" w14:textId="0378AF00" w:rsidR="004D0A45" w:rsidRPr="008F31C4" w:rsidRDefault="004D0A45" w:rsidP="008F31C4">
      <w:pPr>
        <w:pStyle w:val="ListParagraph"/>
        <w:numPr>
          <w:ilvl w:val="0"/>
          <w:numId w:val="16"/>
        </w:numPr>
        <w:spacing w:after="0" w:line="240" w:lineRule="auto"/>
        <w:ind w:left="0" w:firstLine="0"/>
        <w:contextualSpacing w:val="0"/>
        <w:jc w:val="both"/>
        <w:rPr>
          <w:rFonts w:ascii="Calibri" w:hAnsi="Calibri" w:cs="Calibri"/>
          <w:b/>
          <w:bCs/>
          <w:sz w:val="24"/>
          <w:szCs w:val="24"/>
        </w:rPr>
      </w:pPr>
      <w:r w:rsidRPr="008F31C4">
        <w:rPr>
          <w:rFonts w:ascii="Calibri" w:hAnsi="Calibri" w:cs="Calibri"/>
          <w:b/>
          <w:bCs/>
          <w:sz w:val="24"/>
          <w:szCs w:val="24"/>
        </w:rPr>
        <w:t xml:space="preserve">Download and </w:t>
      </w:r>
      <w:r w:rsidR="00B0245D" w:rsidRPr="008F31C4">
        <w:rPr>
          <w:rFonts w:ascii="Calibri" w:hAnsi="Calibri" w:cs="Calibri"/>
          <w:b/>
          <w:bCs/>
          <w:sz w:val="24"/>
          <w:szCs w:val="24"/>
        </w:rPr>
        <w:t>i</w:t>
      </w:r>
      <w:r w:rsidRPr="008F31C4">
        <w:rPr>
          <w:rFonts w:ascii="Calibri" w:hAnsi="Calibri" w:cs="Calibri"/>
          <w:b/>
          <w:bCs/>
          <w:sz w:val="24"/>
          <w:szCs w:val="24"/>
        </w:rPr>
        <w:t xml:space="preserve">nstall R </w:t>
      </w:r>
      <w:r w:rsidR="00B0245D" w:rsidRPr="008F31C4">
        <w:rPr>
          <w:rFonts w:ascii="Calibri" w:hAnsi="Calibri" w:cs="Calibri"/>
          <w:b/>
          <w:bCs/>
          <w:sz w:val="24"/>
          <w:szCs w:val="24"/>
        </w:rPr>
        <w:t>s</w:t>
      </w:r>
      <w:r w:rsidRPr="008F31C4">
        <w:rPr>
          <w:rFonts w:ascii="Calibri" w:hAnsi="Calibri" w:cs="Calibri"/>
          <w:b/>
          <w:bCs/>
          <w:sz w:val="24"/>
          <w:szCs w:val="24"/>
        </w:rPr>
        <w:t xml:space="preserve">cripts for </w:t>
      </w:r>
      <w:r w:rsidR="00B0245D" w:rsidRPr="008F31C4">
        <w:rPr>
          <w:rFonts w:ascii="Calibri" w:hAnsi="Calibri" w:cs="Calibri"/>
          <w:b/>
          <w:bCs/>
          <w:sz w:val="24"/>
          <w:szCs w:val="24"/>
        </w:rPr>
        <w:t>r</w:t>
      </w:r>
      <w:r w:rsidRPr="008F31C4">
        <w:rPr>
          <w:rFonts w:ascii="Calibri" w:hAnsi="Calibri" w:cs="Calibri"/>
          <w:b/>
          <w:bCs/>
          <w:sz w:val="24"/>
          <w:szCs w:val="24"/>
        </w:rPr>
        <w:t xml:space="preserve">elevant </w:t>
      </w:r>
      <w:r w:rsidR="00B0245D" w:rsidRPr="008F31C4">
        <w:rPr>
          <w:rFonts w:ascii="Calibri" w:hAnsi="Calibri" w:cs="Calibri"/>
          <w:b/>
          <w:bCs/>
          <w:sz w:val="24"/>
          <w:szCs w:val="24"/>
        </w:rPr>
        <w:t>t</w:t>
      </w:r>
      <w:r w:rsidRPr="008F31C4">
        <w:rPr>
          <w:rFonts w:ascii="Calibri" w:hAnsi="Calibri" w:cs="Calibri"/>
          <w:b/>
          <w:bCs/>
          <w:sz w:val="24"/>
          <w:szCs w:val="24"/>
        </w:rPr>
        <w:t>ools</w:t>
      </w:r>
    </w:p>
    <w:p w14:paraId="0F36F024" w14:textId="125EDB13"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534729F4" w14:textId="77777777" w:rsidR="00613C6D" w:rsidRDefault="797BDB65" w:rsidP="00613C6D">
      <w:pPr>
        <w:pStyle w:val="ListParagraph"/>
        <w:numPr>
          <w:ilvl w:val="1"/>
          <w:numId w:val="16"/>
        </w:numPr>
        <w:spacing w:after="0" w:line="240" w:lineRule="auto"/>
        <w:ind w:left="0" w:firstLine="0"/>
        <w:contextualSpacing w:val="0"/>
        <w:jc w:val="both"/>
        <w:rPr>
          <w:rFonts w:ascii="Calibri" w:hAnsi="Calibri" w:cs="Calibri"/>
          <w:sz w:val="24"/>
          <w:szCs w:val="24"/>
        </w:rPr>
      </w:pPr>
      <w:r w:rsidRPr="00613C6D">
        <w:rPr>
          <w:rFonts w:ascii="Calibri" w:hAnsi="Calibri" w:cs="Calibri"/>
          <w:sz w:val="24"/>
          <w:szCs w:val="24"/>
        </w:rPr>
        <w:t xml:space="preserve">Download the following </w:t>
      </w:r>
      <w:r w:rsidR="08FD8606" w:rsidRPr="00613C6D">
        <w:rPr>
          <w:rFonts w:ascii="Calibri" w:hAnsi="Calibri" w:cs="Calibri"/>
          <w:sz w:val="24"/>
          <w:szCs w:val="24"/>
        </w:rPr>
        <w:t xml:space="preserve">necessary </w:t>
      </w:r>
      <w:r w:rsidRPr="00613C6D">
        <w:rPr>
          <w:rFonts w:ascii="Calibri" w:hAnsi="Calibri" w:cs="Calibri"/>
          <w:sz w:val="24"/>
          <w:szCs w:val="24"/>
        </w:rPr>
        <w:t>R scripts from the GitHub repository https://github.com/bpickett/Pathway2Targets</w:t>
      </w:r>
      <w:r w:rsidR="00B0245D" w:rsidRPr="00613C6D">
        <w:rPr>
          <w:rFonts w:ascii="Calibri" w:hAnsi="Calibri" w:cs="Calibri"/>
          <w:sz w:val="24"/>
          <w:szCs w:val="24"/>
        </w:rPr>
        <w:t>.</w:t>
      </w:r>
      <w:r w:rsidR="6A9488B7" w:rsidRPr="00613C6D">
        <w:rPr>
          <w:rFonts w:ascii="Calibri" w:hAnsi="Calibri" w:cs="Calibri"/>
          <w:sz w:val="24"/>
          <w:szCs w:val="24"/>
        </w:rPr>
        <w:t xml:space="preserve"> This URL is for reference only</w:t>
      </w:r>
      <w:r w:rsidR="00B0245D" w:rsidRPr="00613C6D">
        <w:rPr>
          <w:rFonts w:ascii="Calibri" w:hAnsi="Calibri" w:cs="Calibri"/>
          <w:sz w:val="24"/>
          <w:szCs w:val="24"/>
        </w:rPr>
        <w:t xml:space="preserve">. </w:t>
      </w:r>
    </w:p>
    <w:p w14:paraId="048403B0" w14:textId="77777777" w:rsidR="00613C6D" w:rsidRDefault="00613C6D" w:rsidP="00613C6D">
      <w:pPr>
        <w:pStyle w:val="ListParagraph"/>
        <w:spacing w:after="0" w:line="240" w:lineRule="auto"/>
        <w:ind w:left="0"/>
        <w:contextualSpacing w:val="0"/>
        <w:jc w:val="both"/>
        <w:rPr>
          <w:rFonts w:ascii="Calibri" w:hAnsi="Calibri" w:cs="Calibri"/>
          <w:sz w:val="24"/>
          <w:szCs w:val="24"/>
        </w:rPr>
      </w:pPr>
    </w:p>
    <w:p w14:paraId="161C3CBF" w14:textId="41877443" w:rsidR="004D0A45" w:rsidRPr="00613C6D" w:rsidRDefault="00B0245D" w:rsidP="00613C6D">
      <w:pPr>
        <w:pStyle w:val="ListParagraph"/>
        <w:numPr>
          <w:ilvl w:val="1"/>
          <w:numId w:val="16"/>
        </w:numPr>
        <w:spacing w:after="0" w:line="240" w:lineRule="auto"/>
        <w:ind w:left="0" w:firstLine="0"/>
        <w:contextualSpacing w:val="0"/>
        <w:jc w:val="both"/>
        <w:rPr>
          <w:rStyle w:val="Hyperlink"/>
          <w:rFonts w:ascii="Calibri" w:hAnsi="Calibri" w:cs="Calibri"/>
          <w:color w:val="auto"/>
          <w:sz w:val="24"/>
          <w:szCs w:val="24"/>
          <w:u w:val="none"/>
        </w:rPr>
      </w:pPr>
      <w:r w:rsidRPr="00613C6D">
        <w:rPr>
          <w:rFonts w:ascii="Calibri" w:hAnsi="Calibri" w:cs="Calibri"/>
          <w:sz w:val="24"/>
          <w:szCs w:val="24"/>
        </w:rPr>
        <w:t>Download</w:t>
      </w:r>
      <w:r w:rsidR="708BA5DE" w:rsidRPr="00613C6D">
        <w:rPr>
          <w:rFonts w:ascii="Calibri" w:hAnsi="Calibri" w:cs="Calibri"/>
          <w:sz w:val="24"/>
          <w:szCs w:val="24"/>
        </w:rPr>
        <w:t xml:space="preserve"> the scripts </w:t>
      </w:r>
      <w:r w:rsidR="280DCC3F" w:rsidRPr="00613C6D">
        <w:rPr>
          <w:rFonts w:ascii="Calibri" w:hAnsi="Calibri" w:cs="Calibri"/>
          <w:sz w:val="24"/>
          <w:szCs w:val="24"/>
        </w:rPr>
        <w:t xml:space="preserve">using the </w:t>
      </w:r>
      <w:r w:rsidR="708BA5DE" w:rsidRPr="00613C6D">
        <w:rPr>
          <w:rFonts w:ascii="Calibri" w:hAnsi="Calibri" w:cs="Calibri"/>
          <w:sz w:val="24"/>
          <w:szCs w:val="24"/>
        </w:rPr>
        <w:t>below</w:t>
      </w:r>
      <w:r w:rsidR="0EA9E568" w:rsidRPr="00613C6D">
        <w:rPr>
          <w:rFonts w:ascii="Calibri" w:hAnsi="Calibri" w:cs="Calibri"/>
          <w:sz w:val="24"/>
          <w:szCs w:val="24"/>
        </w:rPr>
        <w:t xml:space="preserve"> links</w:t>
      </w:r>
      <w:r w:rsidRPr="00613C6D">
        <w:rPr>
          <w:rFonts w:ascii="Calibri" w:hAnsi="Calibri" w:cs="Calibri"/>
          <w:sz w:val="24"/>
          <w:szCs w:val="24"/>
        </w:rPr>
        <w:t xml:space="preserve">: </w:t>
      </w:r>
      <w:r w:rsidR="797BDB65" w:rsidRPr="00613C6D">
        <w:rPr>
          <w:rFonts w:ascii="Calibri" w:hAnsi="Calibri" w:cs="Calibri"/>
          <w:sz w:val="24"/>
          <w:szCs w:val="24"/>
        </w:rPr>
        <w:t>SPIA</w:t>
      </w:r>
      <w:r w:rsidR="65CE9174" w:rsidRPr="00613C6D">
        <w:rPr>
          <w:rFonts w:ascii="Calibri" w:hAnsi="Calibri" w:cs="Calibri"/>
          <w:sz w:val="24"/>
          <w:szCs w:val="24"/>
        </w:rPr>
        <w:t xml:space="preserve"> </w:t>
      </w:r>
      <w:r w:rsidR="7D8FA633" w:rsidRPr="00613C6D">
        <w:rPr>
          <w:rFonts w:ascii="Calibri" w:hAnsi="Calibri" w:cs="Calibri"/>
          <w:sz w:val="24"/>
          <w:szCs w:val="24"/>
        </w:rPr>
        <w:t xml:space="preserve">version 1.0 </w:t>
      </w:r>
      <w:r w:rsidR="65CE9174" w:rsidRPr="00613C6D">
        <w:rPr>
          <w:rFonts w:ascii="Calibri" w:hAnsi="Calibri" w:cs="Calibri"/>
          <w:sz w:val="24"/>
          <w:szCs w:val="24"/>
        </w:rPr>
        <w:t xml:space="preserve">(download by clicking </w:t>
      </w:r>
      <w:r w:rsidRPr="00613C6D">
        <w:rPr>
          <w:rFonts w:ascii="Calibri" w:hAnsi="Calibri" w:cs="Calibri"/>
          <w:b/>
          <w:bCs/>
          <w:sz w:val="24"/>
          <w:szCs w:val="24"/>
        </w:rPr>
        <w:t>D</w:t>
      </w:r>
      <w:r w:rsidR="65CE9174" w:rsidRPr="00613C6D">
        <w:rPr>
          <w:rFonts w:ascii="Calibri" w:hAnsi="Calibri" w:cs="Calibri"/>
          <w:b/>
          <w:bCs/>
          <w:sz w:val="24"/>
          <w:szCs w:val="24"/>
        </w:rPr>
        <w:t xml:space="preserve">ownload </w:t>
      </w:r>
      <w:r w:rsidRPr="00613C6D">
        <w:rPr>
          <w:rFonts w:ascii="Calibri" w:hAnsi="Calibri" w:cs="Calibri"/>
          <w:b/>
          <w:bCs/>
          <w:sz w:val="24"/>
          <w:szCs w:val="24"/>
        </w:rPr>
        <w:t>R</w:t>
      </w:r>
      <w:r w:rsidR="65CE9174" w:rsidRPr="00613C6D">
        <w:rPr>
          <w:rFonts w:ascii="Calibri" w:hAnsi="Calibri" w:cs="Calibri"/>
          <w:b/>
          <w:bCs/>
          <w:sz w:val="24"/>
          <w:szCs w:val="24"/>
        </w:rPr>
        <w:t xml:space="preserve">aw </w:t>
      </w:r>
      <w:r w:rsidRPr="00613C6D">
        <w:rPr>
          <w:rFonts w:ascii="Calibri" w:hAnsi="Calibri" w:cs="Calibri"/>
          <w:b/>
          <w:bCs/>
          <w:sz w:val="24"/>
          <w:szCs w:val="24"/>
        </w:rPr>
        <w:t>F</w:t>
      </w:r>
      <w:r w:rsidR="65CE9174" w:rsidRPr="00613C6D">
        <w:rPr>
          <w:rFonts w:ascii="Calibri" w:hAnsi="Calibri" w:cs="Calibri"/>
          <w:b/>
          <w:bCs/>
          <w:sz w:val="24"/>
          <w:szCs w:val="24"/>
        </w:rPr>
        <w:t>ile</w:t>
      </w:r>
      <w:r w:rsidR="65CE9174" w:rsidRPr="00613C6D">
        <w:rPr>
          <w:rFonts w:ascii="Calibri" w:hAnsi="Calibri" w:cs="Calibri"/>
          <w:sz w:val="24"/>
          <w:szCs w:val="24"/>
        </w:rPr>
        <w:t>)</w:t>
      </w:r>
      <w:r w:rsidR="797BDB65" w:rsidRPr="00613C6D">
        <w:rPr>
          <w:rFonts w:ascii="Calibri" w:hAnsi="Calibri" w:cs="Calibri"/>
          <w:sz w:val="24"/>
          <w:szCs w:val="24"/>
        </w:rPr>
        <w:t>: https://github.com/bpickett/Pathway2</w:t>
      </w:r>
      <w:r w:rsidR="5DE21EE0" w:rsidRPr="00613C6D">
        <w:rPr>
          <w:rFonts w:ascii="Calibri" w:hAnsi="Calibri" w:cs="Calibri"/>
          <w:sz w:val="24"/>
          <w:szCs w:val="24"/>
        </w:rPr>
        <w:t>Targets/blob/main/SPIA_Code.Rmd</w:t>
      </w:r>
      <w:r w:rsidR="00167BF0" w:rsidRPr="00613C6D">
        <w:rPr>
          <w:rFonts w:ascii="Calibri" w:hAnsi="Calibri" w:cs="Calibri"/>
          <w:sz w:val="24"/>
          <w:szCs w:val="24"/>
        </w:rPr>
        <w:t xml:space="preserve"> (commit ID: 60fcd46)</w:t>
      </w:r>
      <w:r w:rsidR="00613C6D" w:rsidRPr="00613C6D">
        <w:rPr>
          <w:rFonts w:ascii="Calibri" w:hAnsi="Calibri" w:cs="Calibri"/>
          <w:sz w:val="24"/>
          <w:szCs w:val="24"/>
        </w:rPr>
        <w:t>;</w:t>
      </w:r>
      <w:r w:rsidR="00613C6D">
        <w:rPr>
          <w:rFonts w:ascii="Calibri" w:hAnsi="Calibri" w:cs="Calibri"/>
          <w:sz w:val="24"/>
          <w:szCs w:val="24"/>
        </w:rPr>
        <w:t xml:space="preserve"> </w:t>
      </w:r>
      <w:r w:rsidR="797BDB65" w:rsidRPr="00613C6D">
        <w:rPr>
          <w:rFonts w:ascii="Calibri" w:hAnsi="Calibri" w:cs="Calibri"/>
          <w:sz w:val="24"/>
          <w:szCs w:val="24"/>
        </w:rPr>
        <w:t>Pathway2Targets</w:t>
      </w:r>
      <w:r w:rsidR="2A715B5A" w:rsidRPr="00613C6D">
        <w:rPr>
          <w:rFonts w:ascii="Calibri" w:hAnsi="Calibri" w:cs="Calibri"/>
          <w:sz w:val="24"/>
          <w:szCs w:val="24"/>
        </w:rPr>
        <w:t xml:space="preserve"> </w:t>
      </w:r>
      <w:r w:rsidR="0DB5615B" w:rsidRPr="00613C6D">
        <w:rPr>
          <w:rFonts w:ascii="Calibri" w:hAnsi="Calibri" w:cs="Calibri"/>
          <w:sz w:val="24"/>
          <w:szCs w:val="24"/>
        </w:rPr>
        <w:t xml:space="preserve">version 3.1 </w:t>
      </w:r>
      <w:r w:rsidR="2A715B5A" w:rsidRPr="00613C6D">
        <w:rPr>
          <w:rFonts w:ascii="Calibri" w:hAnsi="Calibri" w:cs="Calibri"/>
          <w:sz w:val="24"/>
          <w:szCs w:val="24"/>
        </w:rPr>
        <w:t xml:space="preserve">(download by clicking </w:t>
      </w:r>
      <w:r w:rsidRPr="00613C6D">
        <w:rPr>
          <w:rFonts w:ascii="Calibri" w:hAnsi="Calibri" w:cs="Calibri"/>
          <w:b/>
          <w:bCs/>
          <w:sz w:val="24"/>
          <w:szCs w:val="24"/>
        </w:rPr>
        <w:t>D</w:t>
      </w:r>
      <w:r w:rsidR="2A715B5A" w:rsidRPr="00613C6D">
        <w:rPr>
          <w:rFonts w:ascii="Calibri" w:hAnsi="Calibri" w:cs="Calibri"/>
          <w:b/>
          <w:bCs/>
          <w:sz w:val="24"/>
          <w:szCs w:val="24"/>
        </w:rPr>
        <w:t xml:space="preserve">ownload </w:t>
      </w:r>
      <w:r w:rsidRPr="00613C6D">
        <w:rPr>
          <w:rFonts w:ascii="Calibri" w:hAnsi="Calibri" w:cs="Calibri"/>
          <w:b/>
          <w:bCs/>
          <w:sz w:val="24"/>
          <w:szCs w:val="24"/>
        </w:rPr>
        <w:t>R</w:t>
      </w:r>
      <w:r w:rsidR="2A715B5A" w:rsidRPr="00613C6D">
        <w:rPr>
          <w:rFonts w:ascii="Calibri" w:hAnsi="Calibri" w:cs="Calibri"/>
          <w:b/>
          <w:bCs/>
          <w:sz w:val="24"/>
          <w:szCs w:val="24"/>
        </w:rPr>
        <w:t xml:space="preserve">aw </w:t>
      </w:r>
      <w:r w:rsidRPr="00613C6D">
        <w:rPr>
          <w:rFonts w:ascii="Calibri" w:hAnsi="Calibri" w:cs="Calibri"/>
          <w:b/>
          <w:bCs/>
          <w:sz w:val="24"/>
          <w:szCs w:val="24"/>
        </w:rPr>
        <w:t>F</w:t>
      </w:r>
      <w:r w:rsidR="2A715B5A" w:rsidRPr="00613C6D">
        <w:rPr>
          <w:rFonts w:ascii="Calibri" w:hAnsi="Calibri" w:cs="Calibri"/>
          <w:b/>
          <w:bCs/>
          <w:sz w:val="24"/>
          <w:szCs w:val="24"/>
        </w:rPr>
        <w:t>ile</w:t>
      </w:r>
      <w:r w:rsidR="2A715B5A" w:rsidRPr="00613C6D">
        <w:rPr>
          <w:rFonts w:ascii="Calibri" w:hAnsi="Calibri" w:cs="Calibri"/>
          <w:sz w:val="24"/>
          <w:szCs w:val="24"/>
        </w:rPr>
        <w:t>)</w:t>
      </w:r>
      <w:r w:rsidR="797BDB65" w:rsidRPr="00613C6D">
        <w:rPr>
          <w:rFonts w:ascii="Calibri" w:hAnsi="Calibri" w:cs="Calibri"/>
          <w:sz w:val="24"/>
          <w:szCs w:val="24"/>
        </w:rPr>
        <w:t xml:space="preserve">: </w:t>
      </w:r>
      <w:r w:rsidR="00167BF0" w:rsidRPr="00613C6D">
        <w:rPr>
          <w:rFonts w:ascii="Calibri" w:hAnsi="Calibri" w:cs="Calibri"/>
          <w:sz w:val="24"/>
          <w:szCs w:val="24"/>
        </w:rPr>
        <w:t>https://github.com/bpickett/Pathway2Targets/blob/main/Pathway2Targets.R</w:t>
      </w:r>
      <w:r w:rsidR="00167BF0" w:rsidRPr="00613C6D">
        <w:rPr>
          <w:rStyle w:val="Hyperlink"/>
          <w:rFonts w:ascii="Calibri" w:hAnsi="Calibri" w:cs="Calibri"/>
          <w:color w:val="auto"/>
          <w:sz w:val="24"/>
          <w:szCs w:val="24"/>
          <w:u w:val="none"/>
        </w:rPr>
        <w:t xml:space="preserve"> (commit ID: </w:t>
      </w:r>
      <w:r w:rsidR="00236562" w:rsidRPr="00613C6D">
        <w:rPr>
          <w:rStyle w:val="Hyperlink"/>
          <w:rFonts w:ascii="Calibri" w:hAnsi="Calibri" w:cs="Calibri"/>
          <w:color w:val="auto"/>
          <w:sz w:val="24"/>
          <w:szCs w:val="24"/>
          <w:u w:val="none"/>
        </w:rPr>
        <w:t>8e4c7c8</w:t>
      </w:r>
      <w:r w:rsidR="00167BF0" w:rsidRPr="00613C6D">
        <w:rPr>
          <w:rStyle w:val="Hyperlink"/>
          <w:rFonts w:ascii="Calibri" w:hAnsi="Calibri" w:cs="Calibri"/>
          <w:color w:val="auto"/>
          <w:sz w:val="24"/>
          <w:szCs w:val="24"/>
          <w:u w:val="none"/>
        </w:rPr>
        <w:t>)</w:t>
      </w:r>
    </w:p>
    <w:p w14:paraId="490F4EFF" w14:textId="77777777" w:rsidR="00E076FC" w:rsidRPr="008F31C4" w:rsidRDefault="00E076FC" w:rsidP="008F31C4"/>
    <w:p w14:paraId="54533B2F" w14:textId="213F9213" w:rsidR="004D0A45" w:rsidRPr="008F31C4" w:rsidRDefault="004D0A45" w:rsidP="008F31C4">
      <w:pPr>
        <w:pStyle w:val="ListParagraph"/>
        <w:numPr>
          <w:ilvl w:val="0"/>
          <w:numId w:val="16"/>
        </w:numPr>
        <w:spacing w:after="0" w:line="240" w:lineRule="auto"/>
        <w:ind w:left="0" w:firstLine="0"/>
        <w:contextualSpacing w:val="0"/>
        <w:jc w:val="both"/>
        <w:rPr>
          <w:rFonts w:ascii="Calibri" w:hAnsi="Calibri" w:cs="Calibri"/>
          <w:b/>
          <w:bCs/>
          <w:sz w:val="24"/>
          <w:szCs w:val="24"/>
        </w:rPr>
      </w:pPr>
      <w:r w:rsidRPr="008F31C4">
        <w:rPr>
          <w:rFonts w:ascii="Calibri" w:hAnsi="Calibri" w:cs="Calibri"/>
          <w:b/>
          <w:bCs/>
          <w:sz w:val="24"/>
          <w:szCs w:val="24"/>
        </w:rPr>
        <w:t xml:space="preserve">Download R </w:t>
      </w:r>
      <w:r w:rsidR="00B0245D" w:rsidRPr="008F31C4">
        <w:rPr>
          <w:rFonts w:ascii="Calibri" w:hAnsi="Calibri" w:cs="Calibri"/>
          <w:b/>
          <w:bCs/>
          <w:sz w:val="24"/>
          <w:szCs w:val="24"/>
        </w:rPr>
        <w:t>l</w:t>
      </w:r>
      <w:r w:rsidRPr="008F31C4">
        <w:rPr>
          <w:rFonts w:ascii="Calibri" w:hAnsi="Calibri" w:cs="Calibri"/>
          <w:b/>
          <w:bCs/>
          <w:sz w:val="24"/>
          <w:szCs w:val="24"/>
        </w:rPr>
        <w:t xml:space="preserve">ibraries for </w:t>
      </w:r>
      <w:r w:rsidR="00B0245D" w:rsidRPr="008F31C4">
        <w:rPr>
          <w:rFonts w:ascii="Calibri" w:hAnsi="Calibri" w:cs="Calibri"/>
          <w:b/>
          <w:bCs/>
          <w:sz w:val="24"/>
          <w:szCs w:val="24"/>
        </w:rPr>
        <w:t>r</w:t>
      </w:r>
      <w:r w:rsidRPr="008F31C4">
        <w:rPr>
          <w:rFonts w:ascii="Calibri" w:hAnsi="Calibri" w:cs="Calibri"/>
          <w:b/>
          <w:bCs/>
          <w:sz w:val="24"/>
          <w:szCs w:val="24"/>
        </w:rPr>
        <w:t xml:space="preserve">elevant </w:t>
      </w:r>
      <w:r w:rsidR="00B0245D" w:rsidRPr="008F31C4">
        <w:rPr>
          <w:rFonts w:ascii="Calibri" w:hAnsi="Calibri" w:cs="Calibri"/>
          <w:b/>
          <w:bCs/>
          <w:sz w:val="24"/>
          <w:szCs w:val="24"/>
        </w:rPr>
        <w:t>t</w:t>
      </w:r>
      <w:r w:rsidRPr="008F31C4">
        <w:rPr>
          <w:rFonts w:ascii="Calibri" w:hAnsi="Calibri" w:cs="Calibri"/>
          <w:b/>
          <w:bCs/>
          <w:sz w:val="24"/>
          <w:szCs w:val="24"/>
        </w:rPr>
        <w:t>ools</w:t>
      </w:r>
    </w:p>
    <w:p w14:paraId="093E16DB" w14:textId="77777777"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18126513" w14:textId="2BCDB7ED"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 xml:space="preserve">While running R (either in RStudio or in a terminal window), enter the following commands to download and install </w:t>
      </w:r>
      <w:r w:rsidR="35304616" w:rsidRPr="008F31C4">
        <w:rPr>
          <w:rFonts w:ascii="Calibri" w:hAnsi="Calibri" w:cs="Calibri"/>
          <w:sz w:val="24"/>
          <w:szCs w:val="24"/>
        </w:rPr>
        <w:t xml:space="preserve">the </w:t>
      </w:r>
      <w:r w:rsidR="65766FE5" w:rsidRPr="008F31C4">
        <w:rPr>
          <w:rFonts w:ascii="Calibri" w:hAnsi="Calibri" w:cs="Calibri"/>
          <w:sz w:val="24"/>
          <w:szCs w:val="24"/>
        </w:rPr>
        <w:t xml:space="preserve">required </w:t>
      </w:r>
      <w:r w:rsidRPr="008F31C4">
        <w:rPr>
          <w:rFonts w:ascii="Calibri" w:hAnsi="Calibri" w:cs="Calibri"/>
          <w:sz w:val="24"/>
          <w:szCs w:val="24"/>
        </w:rPr>
        <w:t xml:space="preserve">additional R libraries needed to run the software. </w:t>
      </w:r>
    </w:p>
    <w:p w14:paraId="75D3D06F" w14:textId="77777777"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3476CF65" w14:textId="741E6AA1" w:rsidR="1B8F6A1E" w:rsidRPr="008F31C4" w:rsidRDefault="1B8F6A1E" w:rsidP="008F31C4">
      <w:pPr>
        <w:pStyle w:val="ListParagraph"/>
        <w:numPr>
          <w:ilvl w:val="2"/>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lastRenderedPageBreak/>
        <w:t>Start R</w:t>
      </w:r>
      <w:r w:rsidR="004E359A" w:rsidRPr="008F31C4">
        <w:rPr>
          <w:rFonts w:ascii="Calibri" w:hAnsi="Calibri" w:cs="Calibri"/>
          <w:sz w:val="24"/>
          <w:szCs w:val="24"/>
        </w:rPr>
        <w:t>S</w:t>
      </w:r>
      <w:r w:rsidRPr="008F31C4">
        <w:rPr>
          <w:rFonts w:ascii="Calibri" w:hAnsi="Calibri" w:cs="Calibri"/>
          <w:sz w:val="24"/>
          <w:szCs w:val="24"/>
        </w:rPr>
        <w:t>tudio program</w:t>
      </w:r>
      <w:r w:rsidR="00B0245D" w:rsidRPr="008F31C4">
        <w:rPr>
          <w:rFonts w:ascii="Calibri" w:hAnsi="Calibri" w:cs="Calibri"/>
          <w:sz w:val="24"/>
          <w:szCs w:val="24"/>
        </w:rPr>
        <w:t xml:space="preserve">. </w:t>
      </w:r>
      <w:r w:rsidRPr="008F31C4">
        <w:rPr>
          <w:rFonts w:ascii="Calibri" w:hAnsi="Calibri" w:cs="Calibri"/>
          <w:sz w:val="24"/>
          <w:szCs w:val="24"/>
        </w:rPr>
        <w:t>By default, the consol</w:t>
      </w:r>
      <w:r w:rsidR="009B4CBA" w:rsidRPr="008F31C4">
        <w:rPr>
          <w:rFonts w:ascii="Calibri" w:hAnsi="Calibri" w:cs="Calibri"/>
          <w:sz w:val="24"/>
          <w:szCs w:val="24"/>
        </w:rPr>
        <w:t>e</w:t>
      </w:r>
      <w:r w:rsidRPr="008F31C4">
        <w:rPr>
          <w:rFonts w:ascii="Calibri" w:hAnsi="Calibri" w:cs="Calibri"/>
          <w:sz w:val="24"/>
          <w:szCs w:val="24"/>
        </w:rPr>
        <w:t xml:space="preserve"> panel is located at the </w:t>
      </w:r>
      <w:r w:rsidR="00B0245D" w:rsidRPr="008F31C4">
        <w:rPr>
          <w:rFonts w:ascii="Calibri" w:hAnsi="Calibri" w:cs="Calibri"/>
          <w:sz w:val="24"/>
          <w:szCs w:val="24"/>
        </w:rPr>
        <w:t>bottom left</w:t>
      </w:r>
      <w:r w:rsidRPr="008F31C4">
        <w:rPr>
          <w:rFonts w:ascii="Calibri" w:hAnsi="Calibri" w:cs="Calibri"/>
          <w:sz w:val="24"/>
          <w:szCs w:val="24"/>
        </w:rPr>
        <w:t xml:space="preserve"> corner</w:t>
      </w:r>
      <w:r w:rsidR="00A03E11" w:rsidRPr="008F31C4">
        <w:rPr>
          <w:rFonts w:ascii="Calibri" w:hAnsi="Calibri" w:cs="Calibri"/>
          <w:sz w:val="24"/>
          <w:szCs w:val="24"/>
        </w:rPr>
        <w:t xml:space="preserve"> of RStudio</w:t>
      </w:r>
      <w:r w:rsidRPr="008F31C4">
        <w:rPr>
          <w:rFonts w:ascii="Calibri" w:hAnsi="Calibri" w:cs="Calibri"/>
          <w:sz w:val="24"/>
          <w:szCs w:val="24"/>
        </w:rPr>
        <w:t xml:space="preserve">. Click anywhere within the </w:t>
      </w:r>
      <w:r w:rsidR="009B4CBA" w:rsidRPr="008F31C4">
        <w:rPr>
          <w:rFonts w:ascii="Calibri" w:hAnsi="Calibri" w:cs="Calibri"/>
          <w:sz w:val="24"/>
          <w:szCs w:val="24"/>
        </w:rPr>
        <w:t xml:space="preserve">console </w:t>
      </w:r>
      <w:r w:rsidRPr="008F31C4">
        <w:rPr>
          <w:rFonts w:ascii="Calibri" w:hAnsi="Calibri" w:cs="Calibri"/>
          <w:sz w:val="24"/>
          <w:szCs w:val="24"/>
        </w:rPr>
        <w:t xml:space="preserve">panel </w:t>
      </w:r>
      <w:r w:rsidR="2801781F" w:rsidRPr="008F31C4">
        <w:rPr>
          <w:rFonts w:ascii="Calibri" w:hAnsi="Calibri" w:cs="Calibri"/>
          <w:sz w:val="24"/>
          <w:szCs w:val="24"/>
        </w:rPr>
        <w:t>window</w:t>
      </w:r>
      <w:r w:rsidR="00B0245D" w:rsidRPr="008F31C4">
        <w:rPr>
          <w:rFonts w:ascii="Calibri" w:hAnsi="Calibri" w:cs="Calibri"/>
          <w:sz w:val="24"/>
          <w:szCs w:val="24"/>
        </w:rPr>
        <w:t>,</w:t>
      </w:r>
      <w:r w:rsidR="2801781F" w:rsidRPr="008F31C4">
        <w:rPr>
          <w:rFonts w:ascii="Calibri" w:hAnsi="Calibri" w:cs="Calibri"/>
          <w:sz w:val="24"/>
          <w:szCs w:val="24"/>
        </w:rPr>
        <w:t xml:space="preserve"> </w:t>
      </w:r>
      <w:r w:rsidRPr="008F31C4">
        <w:rPr>
          <w:rFonts w:ascii="Calibri" w:hAnsi="Calibri" w:cs="Calibri"/>
          <w:sz w:val="24"/>
          <w:szCs w:val="24"/>
        </w:rPr>
        <w:t>and a typing cursor should appear</w:t>
      </w:r>
      <w:r w:rsidR="085DF25E" w:rsidRPr="008F31C4">
        <w:rPr>
          <w:rFonts w:ascii="Calibri" w:hAnsi="Calibri" w:cs="Calibri"/>
          <w:sz w:val="24"/>
          <w:szCs w:val="24"/>
        </w:rPr>
        <w:t xml:space="preserve"> at the bottom </w:t>
      </w:r>
      <w:r w:rsidR="00336F52" w:rsidRPr="008F31C4">
        <w:rPr>
          <w:rFonts w:ascii="Calibri" w:hAnsi="Calibri" w:cs="Calibri"/>
          <w:sz w:val="24"/>
          <w:szCs w:val="24"/>
        </w:rPr>
        <w:t>after the</w:t>
      </w:r>
      <w:r w:rsidR="085DF25E" w:rsidRPr="008F31C4">
        <w:rPr>
          <w:rFonts w:ascii="Calibri" w:hAnsi="Calibri" w:cs="Calibri"/>
          <w:sz w:val="24"/>
          <w:szCs w:val="24"/>
        </w:rPr>
        <w:t xml:space="preserve"> </w:t>
      </w:r>
      <w:r w:rsidR="002C2839" w:rsidRPr="008F31C4">
        <w:rPr>
          <w:rFonts w:ascii="Calibri" w:hAnsi="Calibri" w:cs="Calibri"/>
          <w:sz w:val="24"/>
          <w:szCs w:val="24"/>
        </w:rPr>
        <w:t>arrow</w:t>
      </w:r>
      <w:r w:rsidR="085DF25E" w:rsidRPr="008F31C4">
        <w:rPr>
          <w:rFonts w:ascii="Calibri" w:hAnsi="Calibri" w:cs="Calibri"/>
          <w:sz w:val="24"/>
          <w:szCs w:val="24"/>
        </w:rPr>
        <w:t xml:space="preserve"> &gt; symbol</w:t>
      </w:r>
      <w:r w:rsidRPr="008F31C4">
        <w:rPr>
          <w:rFonts w:ascii="Calibri" w:hAnsi="Calibri" w:cs="Calibri"/>
          <w:sz w:val="24"/>
          <w:szCs w:val="24"/>
        </w:rPr>
        <w:t>.</w:t>
      </w:r>
    </w:p>
    <w:p w14:paraId="52BE8F61" w14:textId="77777777"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14BC4C11" w14:textId="6FF21551" w:rsidR="004D0A45" w:rsidRPr="008F31C4" w:rsidRDefault="64CDAF7D" w:rsidP="008605F4">
      <w:pPr>
        <w:pStyle w:val="ListParagraph"/>
        <w:numPr>
          <w:ilvl w:val="2"/>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 xml:space="preserve">Copy and paste the following command in the </w:t>
      </w:r>
      <w:r w:rsidR="00613C6D" w:rsidRPr="008F31C4">
        <w:t>console</w:t>
      </w:r>
      <w:r w:rsidRPr="008F31C4">
        <w:rPr>
          <w:rFonts w:ascii="Calibri" w:hAnsi="Calibri" w:cs="Calibri"/>
          <w:sz w:val="24"/>
          <w:szCs w:val="24"/>
        </w:rPr>
        <w:t xml:space="preserve"> area</w:t>
      </w:r>
      <w:r w:rsidR="37D07ACD" w:rsidRPr="008F31C4">
        <w:rPr>
          <w:rFonts w:ascii="Calibri" w:hAnsi="Calibri" w:cs="Calibri"/>
          <w:sz w:val="24"/>
          <w:szCs w:val="24"/>
        </w:rPr>
        <w:t xml:space="preserve"> and press </w:t>
      </w:r>
      <w:r w:rsidR="002C2839" w:rsidRPr="008F31C4">
        <w:rPr>
          <w:rFonts w:ascii="Calibri" w:hAnsi="Calibri" w:cs="Calibri"/>
          <w:sz w:val="24"/>
          <w:szCs w:val="24"/>
        </w:rPr>
        <w:t xml:space="preserve">the </w:t>
      </w:r>
      <w:r w:rsidR="002C2839" w:rsidRPr="00613C6D">
        <w:rPr>
          <w:rFonts w:ascii="Calibri" w:hAnsi="Calibri" w:cs="Calibri"/>
          <w:b/>
          <w:bCs/>
          <w:sz w:val="24"/>
          <w:szCs w:val="24"/>
        </w:rPr>
        <w:t>E</w:t>
      </w:r>
      <w:r w:rsidR="37D07ACD" w:rsidRPr="00613C6D">
        <w:rPr>
          <w:rFonts w:ascii="Calibri" w:hAnsi="Calibri" w:cs="Calibri"/>
          <w:b/>
          <w:bCs/>
          <w:sz w:val="24"/>
          <w:szCs w:val="24"/>
        </w:rPr>
        <w:t>nter</w:t>
      </w:r>
      <w:r w:rsidR="002C2839" w:rsidRPr="008F31C4">
        <w:rPr>
          <w:rFonts w:ascii="Calibri" w:hAnsi="Calibri" w:cs="Calibri"/>
          <w:sz w:val="24"/>
          <w:szCs w:val="24"/>
        </w:rPr>
        <w:t xml:space="preserve"> key:</w:t>
      </w:r>
      <w:r w:rsidRPr="008F31C4">
        <w:rPr>
          <w:rFonts w:ascii="Calibri" w:hAnsi="Calibri" w:cs="Calibri"/>
          <w:sz w:val="24"/>
          <w:szCs w:val="24"/>
        </w:rPr>
        <w:t xml:space="preserve"> </w:t>
      </w:r>
      <w:proofErr w:type="spellStart"/>
      <w:proofErr w:type="gramStart"/>
      <w:r w:rsidR="44859B69" w:rsidRPr="008F31C4">
        <w:rPr>
          <w:rFonts w:ascii="Calibri" w:hAnsi="Calibri" w:cs="Calibri"/>
          <w:sz w:val="24"/>
          <w:szCs w:val="24"/>
        </w:rPr>
        <w:t>install.packages</w:t>
      </w:r>
      <w:proofErr w:type="spellEnd"/>
      <w:proofErr w:type="gramEnd"/>
      <w:r w:rsidR="44859B69" w:rsidRPr="008F31C4">
        <w:rPr>
          <w:rFonts w:ascii="Calibri" w:hAnsi="Calibri" w:cs="Calibri"/>
          <w:sz w:val="24"/>
          <w:szCs w:val="24"/>
        </w:rPr>
        <w:t>(</w:t>
      </w:r>
      <w:proofErr w:type="gramStart"/>
      <w:r w:rsidR="44859B69" w:rsidRPr="008F31C4">
        <w:rPr>
          <w:rFonts w:ascii="Calibri" w:hAnsi="Calibri" w:cs="Calibri"/>
          <w:sz w:val="24"/>
          <w:szCs w:val="24"/>
        </w:rPr>
        <w:t>c(</w:t>
      </w:r>
      <w:proofErr w:type="gramEnd"/>
      <w:r w:rsidR="44859B69" w:rsidRPr="008F31C4">
        <w:rPr>
          <w:rFonts w:ascii="Calibri" w:hAnsi="Calibri" w:cs="Calibri"/>
          <w:sz w:val="24"/>
          <w:szCs w:val="24"/>
        </w:rPr>
        <w:t>"</w:t>
      </w:r>
      <w:proofErr w:type="spellStart"/>
      <w:r w:rsidR="44859B69" w:rsidRPr="008F31C4">
        <w:rPr>
          <w:rFonts w:ascii="Calibri" w:hAnsi="Calibri" w:cs="Calibri"/>
          <w:sz w:val="24"/>
          <w:szCs w:val="24"/>
        </w:rPr>
        <w:t>RCurl</w:t>
      </w:r>
      <w:proofErr w:type="spellEnd"/>
      <w:r w:rsidR="44859B69" w:rsidRPr="008F31C4">
        <w:rPr>
          <w:rFonts w:ascii="Calibri" w:hAnsi="Calibri" w:cs="Calibri"/>
          <w:sz w:val="24"/>
          <w:szCs w:val="24"/>
        </w:rPr>
        <w:t>", "</w:t>
      </w:r>
      <w:proofErr w:type="spellStart"/>
      <w:r w:rsidR="44859B69" w:rsidRPr="008F31C4">
        <w:rPr>
          <w:rFonts w:ascii="Calibri" w:hAnsi="Calibri" w:cs="Calibri"/>
          <w:sz w:val="24"/>
          <w:szCs w:val="24"/>
        </w:rPr>
        <w:t>stringr</w:t>
      </w:r>
      <w:proofErr w:type="spellEnd"/>
      <w:r w:rsidR="44859B69" w:rsidRPr="008F31C4">
        <w:rPr>
          <w:rFonts w:ascii="Calibri" w:hAnsi="Calibri" w:cs="Calibri"/>
          <w:sz w:val="24"/>
          <w:szCs w:val="24"/>
        </w:rPr>
        <w:t>", "</w:t>
      </w:r>
      <w:proofErr w:type="spellStart"/>
      <w:r w:rsidR="44859B69" w:rsidRPr="008F31C4">
        <w:rPr>
          <w:rFonts w:ascii="Calibri" w:hAnsi="Calibri" w:cs="Calibri"/>
          <w:sz w:val="24"/>
          <w:szCs w:val="24"/>
        </w:rPr>
        <w:t>jsonlite</w:t>
      </w:r>
      <w:proofErr w:type="spellEnd"/>
      <w:r w:rsidR="44859B69" w:rsidRPr="008F31C4">
        <w:rPr>
          <w:rFonts w:ascii="Calibri" w:hAnsi="Calibri" w:cs="Calibri"/>
          <w:sz w:val="24"/>
          <w:szCs w:val="24"/>
        </w:rPr>
        <w:t>", "</w:t>
      </w:r>
      <w:proofErr w:type="spellStart"/>
      <w:r w:rsidR="44859B69" w:rsidRPr="008F31C4">
        <w:rPr>
          <w:rFonts w:ascii="Calibri" w:hAnsi="Calibri" w:cs="Calibri"/>
          <w:sz w:val="24"/>
          <w:szCs w:val="24"/>
        </w:rPr>
        <w:t>httr</w:t>
      </w:r>
      <w:proofErr w:type="spellEnd"/>
      <w:r w:rsidR="44859B69" w:rsidRPr="008F31C4">
        <w:rPr>
          <w:rFonts w:ascii="Calibri" w:hAnsi="Calibri" w:cs="Calibri"/>
          <w:sz w:val="24"/>
          <w:szCs w:val="24"/>
        </w:rPr>
        <w:t>"))</w:t>
      </w:r>
      <w:r w:rsidR="00613C6D">
        <w:rPr>
          <w:rFonts w:ascii="Calibri" w:hAnsi="Calibri" w:cs="Calibri"/>
          <w:sz w:val="24"/>
          <w:szCs w:val="24"/>
        </w:rPr>
        <w:t xml:space="preserve">. </w:t>
      </w:r>
      <w:r w:rsidR="357D4F21" w:rsidRPr="008F31C4">
        <w:rPr>
          <w:rFonts w:ascii="Calibri" w:hAnsi="Calibri" w:cs="Calibri"/>
          <w:sz w:val="24"/>
          <w:szCs w:val="24"/>
        </w:rPr>
        <w:t xml:space="preserve">Once </w:t>
      </w:r>
      <w:r w:rsidR="046024ED" w:rsidRPr="008F31C4">
        <w:rPr>
          <w:rFonts w:ascii="Calibri" w:hAnsi="Calibri" w:cs="Calibri"/>
          <w:sz w:val="24"/>
          <w:szCs w:val="24"/>
        </w:rPr>
        <w:t>successfully</w:t>
      </w:r>
      <w:r w:rsidR="357D4F21" w:rsidRPr="008F31C4">
        <w:rPr>
          <w:rFonts w:ascii="Calibri" w:hAnsi="Calibri" w:cs="Calibri"/>
          <w:sz w:val="24"/>
          <w:szCs w:val="24"/>
        </w:rPr>
        <w:t xml:space="preserve"> </w:t>
      </w:r>
      <w:r w:rsidR="3B6C5FE7" w:rsidRPr="008F31C4">
        <w:rPr>
          <w:rFonts w:ascii="Calibri" w:hAnsi="Calibri" w:cs="Calibri"/>
          <w:sz w:val="24"/>
          <w:szCs w:val="24"/>
        </w:rPr>
        <w:t>installed</w:t>
      </w:r>
      <w:r w:rsidR="357D4F21" w:rsidRPr="008F31C4">
        <w:rPr>
          <w:rFonts w:ascii="Calibri" w:hAnsi="Calibri" w:cs="Calibri"/>
          <w:sz w:val="24"/>
          <w:szCs w:val="24"/>
        </w:rPr>
        <w:t xml:space="preserve">, a </w:t>
      </w:r>
      <w:r w:rsidR="00AB5219" w:rsidRPr="008F31C4">
        <w:rPr>
          <w:rFonts w:ascii="Calibri" w:hAnsi="Calibri" w:cs="Calibri"/>
          <w:sz w:val="24"/>
          <w:szCs w:val="24"/>
        </w:rPr>
        <w:t xml:space="preserve">status </w:t>
      </w:r>
      <w:r w:rsidR="357D4F21" w:rsidRPr="008F31C4">
        <w:rPr>
          <w:rFonts w:ascii="Calibri" w:hAnsi="Calibri" w:cs="Calibri"/>
          <w:sz w:val="24"/>
          <w:szCs w:val="24"/>
        </w:rPr>
        <w:t xml:space="preserve">message </w:t>
      </w:r>
      <w:r w:rsidR="00AB5219" w:rsidRPr="008F31C4">
        <w:rPr>
          <w:rFonts w:ascii="Calibri" w:hAnsi="Calibri" w:cs="Calibri"/>
          <w:sz w:val="24"/>
          <w:szCs w:val="24"/>
        </w:rPr>
        <w:t xml:space="preserve">will </w:t>
      </w:r>
      <w:r w:rsidR="00081052" w:rsidRPr="008F31C4">
        <w:rPr>
          <w:rFonts w:ascii="Calibri" w:hAnsi="Calibri" w:cs="Calibri"/>
          <w:sz w:val="24"/>
          <w:szCs w:val="24"/>
        </w:rPr>
        <w:t xml:space="preserve">appear that </w:t>
      </w:r>
      <w:r w:rsidR="00AB5219" w:rsidRPr="008F31C4">
        <w:rPr>
          <w:rFonts w:ascii="Calibri" w:hAnsi="Calibri" w:cs="Calibri"/>
          <w:sz w:val="24"/>
          <w:szCs w:val="24"/>
        </w:rPr>
        <w:t>say</w:t>
      </w:r>
      <w:r w:rsidR="00081052" w:rsidRPr="008F31C4">
        <w:rPr>
          <w:rFonts w:ascii="Calibri" w:hAnsi="Calibri" w:cs="Calibri"/>
          <w:sz w:val="24"/>
          <w:szCs w:val="24"/>
        </w:rPr>
        <w:t>s</w:t>
      </w:r>
      <w:r w:rsidR="00AB5219" w:rsidRPr="008F31C4">
        <w:rPr>
          <w:rFonts w:ascii="Calibri" w:hAnsi="Calibri" w:cs="Calibri"/>
          <w:sz w:val="24"/>
          <w:szCs w:val="24"/>
        </w:rPr>
        <w:t xml:space="preserve"> </w:t>
      </w:r>
      <w:proofErr w:type="gramStart"/>
      <w:r w:rsidR="357D4F21" w:rsidRPr="008F31C4">
        <w:rPr>
          <w:rFonts w:ascii="Calibri" w:hAnsi="Calibri" w:cs="Calibri"/>
          <w:sz w:val="24"/>
          <w:szCs w:val="24"/>
        </w:rPr>
        <w:t>The</w:t>
      </w:r>
      <w:proofErr w:type="gramEnd"/>
      <w:r w:rsidR="357D4F21" w:rsidRPr="008F31C4">
        <w:rPr>
          <w:rFonts w:ascii="Calibri" w:hAnsi="Calibri" w:cs="Calibri"/>
          <w:sz w:val="24"/>
          <w:szCs w:val="24"/>
        </w:rPr>
        <w:t xml:space="preserve"> downloaded binary packages are in </w:t>
      </w:r>
      <w:r w:rsidR="00744C0A" w:rsidRPr="008F31C4">
        <w:rPr>
          <w:rFonts w:ascii="Calibri" w:hAnsi="Calibri" w:cs="Calibri"/>
          <w:sz w:val="24"/>
          <w:szCs w:val="24"/>
        </w:rPr>
        <w:t>…</w:t>
      </w:r>
      <w:r w:rsidR="00081052" w:rsidRPr="008F31C4">
        <w:rPr>
          <w:rFonts w:ascii="Calibri" w:hAnsi="Calibri" w:cs="Calibri"/>
          <w:sz w:val="24"/>
          <w:szCs w:val="24"/>
        </w:rPr>
        <w:t>.</w:t>
      </w:r>
    </w:p>
    <w:p w14:paraId="65B83764" w14:textId="77777777" w:rsidR="00B0245D" w:rsidRPr="008F31C4" w:rsidRDefault="00B0245D" w:rsidP="008F31C4"/>
    <w:p w14:paraId="028A9F97" w14:textId="3B373328" w:rsidR="0A686B64" w:rsidRPr="00613C6D" w:rsidRDefault="2C7D89A5" w:rsidP="008F155C">
      <w:pPr>
        <w:pStyle w:val="ListParagraph"/>
        <w:numPr>
          <w:ilvl w:val="2"/>
          <w:numId w:val="16"/>
        </w:numPr>
        <w:spacing w:after="0" w:line="240" w:lineRule="auto"/>
        <w:ind w:left="0" w:firstLine="0"/>
        <w:contextualSpacing w:val="0"/>
        <w:jc w:val="both"/>
        <w:rPr>
          <w:rFonts w:ascii="Calibri" w:hAnsi="Calibri" w:cs="Calibri"/>
          <w:sz w:val="24"/>
          <w:szCs w:val="24"/>
        </w:rPr>
      </w:pPr>
      <w:r w:rsidRPr="00613C6D">
        <w:rPr>
          <w:rFonts w:ascii="Calibri" w:hAnsi="Calibri" w:cs="Calibri"/>
          <w:sz w:val="24"/>
          <w:szCs w:val="24"/>
        </w:rPr>
        <w:t xml:space="preserve"> </w:t>
      </w:r>
      <w:r w:rsidR="6148E388" w:rsidRPr="00613C6D">
        <w:rPr>
          <w:rFonts w:ascii="Calibri" w:hAnsi="Calibri" w:cs="Calibri"/>
          <w:sz w:val="24"/>
          <w:szCs w:val="24"/>
        </w:rPr>
        <w:t>Copy and paste the following command in</w:t>
      </w:r>
      <w:r w:rsidR="00AB5219" w:rsidRPr="00613C6D">
        <w:rPr>
          <w:rFonts w:ascii="Calibri" w:hAnsi="Calibri" w:cs="Calibri"/>
          <w:sz w:val="24"/>
          <w:szCs w:val="24"/>
        </w:rPr>
        <w:t>to</w:t>
      </w:r>
      <w:r w:rsidR="6148E388" w:rsidRPr="00613C6D">
        <w:rPr>
          <w:rFonts w:ascii="Calibri" w:hAnsi="Calibri" w:cs="Calibri"/>
          <w:sz w:val="24"/>
          <w:szCs w:val="24"/>
        </w:rPr>
        <w:t xml:space="preserve"> the consol</w:t>
      </w:r>
      <w:r w:rsidR="00AB5219" w:rsidRPr="00613C6D">
        <w:rPr>
          <w:rFonts w:ascii="Calibri" w:hAnsi="Calibri" w:cs="Calibri"/>
          <w:sz w:val="24"/>
          <w:szCs w:val="24"/>
        </w:rPr>
        <w:t>e panel</w:t>
      </w:r>
      <w:r w:rsidR="6148E388" w:rsidRPr="00613C6D">
        <w:rPr>
          <w:rFonts w:ascii="Calibri" w:hAnsi="Calibri" w:cs="Calibri"/>
          <w:sz w:val="24"/>
          <w:szCs w:val="24"/>
        </w:rPr>
        <w:t xml:space="preserve"> area </w:t>
      </w:r>
      <w:r w:rsidR="3449527C" w:rsidRPr="00613C6D">
        <w:rPr>
          <w:rFonts w:ascii="Calibri" w:hAnsi="Calibri" w:cs="Calibri"/>
          <w:sz w:val="24"/>
          <w:szCs w:val="24"/>
        </w:rPr>
        <w:t xml:space="preserve">and press </w:t>
      </w:r>
      <w:r w:rsidR="00744C0A" w:rsidRPr="00613C6D">
        <w:rPr>
          <w:rFonts w:ascii="Calibri" w:hAnsi="Calibri" w:cs="Calibri"/>
          <w:sz w:val="24"/>
          <w:szCs w:val="24"/>
        </w:rPr>
        <w:t xml:space="preserve">the </w:t>
      </w:r>
      <w:r w:rsidR="00744C0A" w:rsidRPr="00613C6D">
        <w:rPr>
          <w:rFonts w:ascii="Calibri" w:hAnsi="Calibri" w:cs="Calibri"/>
          <w:b/>
          <w:bCs/>
          <w:sz w:val="24"/>
          <w:szCs w:val="24"/>
        </w:rPr>
        <w:t>E</w:t>
      </w:r>
      <w:r w:rsidR="3449527C" w:rsidRPr="00613C6D">
        <w:rPr>
          <w:rFonts w:ascii="Calibri" w:hAnsi="Calibri" w:cs="Calibri"/>
          <w:b/>
          <w:bCs/>
          <w:sz w:val="24"/>
          <w:szCs w:val="24"/>
        </w:rPr>
        <w:t>nter</w:t>
      </w:r>
      <w:r w:rsidR="00744C0A" w:rsidRPr="00613C6D">
        <w:rPr>
          <w:rFonts w:ascii="Calibri" w:hAnsi="Calibri" w:cs="Calibri"/>
          <w:sz w:val="24"/>
          <w:szCs w:val="24"/>
        </w:rPr>
        <w:t xml:space="preserve"> key</w:t>
      </w:r>
      <w:r w:rsidR="6148E388" w:rsidRPr="00613C6D">
        <w:rPr>
          <w:rFonts w:ascii="Calibri" w:hAnsi="Calibri" w:cs="Calibri"/>
          <w:sz w:val="24"/>
          <w:szCs w:val="24"/>
        </w:rPr>
        <w:t xml:space="preserve">. </w:t>
      </w:r>
      <w:proofErr w:type="spellStart"/>
      <w:proofErr w:type="gramStart"/>
      <w:r w:rsidRPr="00613C6D">
        <w:rPr>
          <w:rFonts w:ascii="Calibri" w:hAnsi="Calibri" w:cs="Calibri"/>
          <w:sz w:val="24"/>
          <w:szCs w:val="24"/>
        </w:rPr>
        <w:t>BiocManager</w:t>
      </w:r>
      <w:proofErr w:type="spellEnd"/>
      <w:r w:rsidRPr="00613C6D">
        <w:rPr>
          <w:rFonts w:ascii="Calibri" w:hAnsi="Calibri" w:cs="Calibri"/>
          <w:sz w:val="24"/>
          <w:szCs w:val="24"/>
        </w:rPr>
        <w:t>::install(c(</w:t>
      </w:r>
      <w:proofErr w:type="gramEnd"/>
      <w:r w:rsidRPr="00613C6D">
        <w:rPr>
          <w:rFonts w:ascii="Calibri" w:hAnsi="Calibri" w:cs="Calibri"/>
          <w:sz w:val="24"/>
          <w:szCs w:val="24"/>
        </w:rPr>
        <w:t>"</w:t>
      </w:r>
      <w:proofErr w:type="spellStart"/>
      <w:r w:rsidRPr="00613C6D">
        <w:rPr>
          <w:rFonts w:ascii="Calibri" w:hAnsi="Calibri" w:cs="Calibri"/>
          <w:sz w:val="24"/>
          <w:szCs w:val="24"/>
        </w:rPr>
        <w:t>SummarizedExperiment</w:t>
      </w:r>
      <w:proofErr w:type="spellEnd"/>
      <w:r w:rsidRPr="00613C6D">
        <w:rPr>
          <w:rFonts w:ascii="Calibri" w:hAnsi="Calibri" w:cs="Calibri"/>
          <w:sz w:val="24"/>
          <w:szCs w:val="24"/>
        </w:rPr>
        <w:t>", "</w:t>
      </w:r>
      <w:proofErr w:type="spellStart"/>
      <w:r w:rsidRPr="00613C6D">
        <w:rPr>
          <w:rFonts w:ascii="Calibri" w:hAnsi="Calibri" w:cs="Calibri"/>
          <w:sz w:val="24"/>
          <w:szCs w:val="24"/>
        </w:rPr>
        <w:t>EnrichmentBrowser</w:t>
      </w:r>
      <w:proofErr w:type="spellEnd"/>
      <w:r w:rsidRPr="00613C6D">
        <w:rPr>
          <w:rFonts w:ascii="Calibri" w:hAnsi="Calibri" w:cs="Calibri"/>
          <w:sz w:val="24"/>
          <w:szCs w:val="24"/>
        </w:rPr>
        <w:t>", "</w:t>
      </w:r>
      <w:proofErr w:type="spellStart"/>
      <w:r w:rsidRPr="00613C6D">
        <w:rPr>
          <w:rFonts w:ascii="Calibri" w:hAnsi="Calibri" w:cs="Calibri"/>
          <w:sz w:val="24"/>
          <w:szCs w:val="24"/>
        </w:rPr>
        <w:t>biomaRt</w:t>
      </w:r>
      <w:proofErr w:type="spellEnd"/>
      <w:r w:rsidRPr="00613C6D">
        <w:rPr>
          <w:rFonts w:ascii="Calibri" w:hAnsi="Calibri" w:cs="Calibri"/>
          <w:sz w:val="24"/>
          <w:szCs w:val="24"/>
        </w:rPr>
        <w:t>", "</w:t>
      </w:r>
      <w:proofErr w:type="spellStart"/>
      <w:r w:rsidRPr="00613C6D">
        <w:rPr>
          <w:rFonts w:ascii="Calibri" w:hAnsi="Calibri" w:cs="Calibri"/>
          <w:sz w:val="24"/>
          <w:szCs w:val="24"/>
        </w:rPr>
        <w:t>org.Hs.eg.db</w:t>
      </w:r>
      <w:proofErr w:type="spellEnd"/>
      <w:r w:rsidRPr="00613C6D">
        <w:rPr>
          <w:rFonts w:ascii="Calibri" w:hAnsi="Calibri" w:cs="Calibri"/>
          <w:sz w:val="24"/>
          <w:szCs w:val="24"/>
        </w:rPr>
        <w:t>"))</w:t>
      </w:r>
      <w:r w:rsidR="00613C6D">
        <w:rPr>
          <w:rFonts w:ascii="Calibri" w:hAnsi="Calibri" w:cs="Calibri"/>
          <w:sz w:val="24"/>
          <w:szCs w:val="24"/>
        </w:rPr>
        <w:t xml:space="preserve">. </w:t>
      </w:r>
      <w:r w:rsidR="0A686B64" w:rsidRPr="00613C6D">
        <w:rPr>
          <w:rFonts w:ascii="Calibri" w:hAnsi="Calibri" w:cs="Calibri"/>
          <w:sz w:val="24"/>
          <w:szCs w:val="24"/>
        </w:rPr>
        <w:t xml:space="preserve">Once successfully </w:t>
      </w:r>
      <w:r w:rsidR="5F4CA515" w:rsidRPr="00613C6D">
        <w:rPr>
          <w:rFonts w:ascii="Calibri" w:hAnsi="Calibri" w:cs="Calibri"/>
          <w:sz w:val="24"/>
          <w:szCs w:val="24"/>
        </w:rPr>
        <w:t>installed</w:t>
      </w:r>
      <w:r w:rsidR="0A686B64" w:rsidRPr="00613C6D">
        <w:rPr>
          <w:rFonts w:ascii="Calibri" w:hAnsi="Calibri" w:cs="Calibri"/>
          <w:sz w:val="24"/>
          <w:szCs w:val="24"/>
        </w:rPr>
        <w:t xml:space="preserve">, a </w:t>
      </w:r>
      <w:r w:rsidR="00AB5219" w:rsidRPr="00613C6D">
        <w:rPr>
          <w:rFonts w:ascii="Calibri" w:hAnsi="Calibri" w:cs="Calibri"/>
          <w:sz w:val="24"/>
          <w:szCs w:val="24"/>
        </w:rPr>
        <w:t xml:space="preserve">similar </w:t>
      </w:r>
      <w:r w:rsidR="0A686B64" w:rsidRPr="00613C6D">
        <w:rPr>
          <w:rFonts w:ascii="Calibri" w:hAnsi="Calibri" w:cs="Calibri"/>
          <w:sz w:val="24"/>
          <w:szCs w:val="24"/>
        </w:rPr>
        <w:t xml:space="preserve">message </w:t>
      </w:r>
      <w:r w:rsidR="00081052" w:rsidRPr="00613C6D">
        <w:rPr>
          <w:rFonts w:ascii="Calibri" w:hAnsi="Calibri" w:cs="Calibri"/>
          <w:sz w:val="24"/>
          <w:szCs w:val="24"/>
        </w:rPr>
        <w:t xml:space="preserve">will appear that says </w:t>
      </w:r>
      <w:proofErr w:type="gramStart"/>
      <w:r w:rsidR="0A686B64" w:rsidRPr="00613C6D">
        <w:rPr>
          <w:rFonts w:ascii="Calibri" w:hAnsi="Calibri" w:cs="Calibri"/>
          <w:sz w:val="24"/>
          <w:szCs w:val="24"/>
        </w:rPr>
        <w:t>The</w:t>
      </w:r>
      <w:proofErr w:type="gramEnd"/>
      <w:r w:rsidR="0A686B64" w:rsidRPr="00613C6D">
        <w:rPr>
          <w:rFonts w:ascii="Calibri" w:hAnsi="Calibri" w:cs="Calibri"/>
          <w:sz w:val="24"/>
          <w:szCs w:val="24"/>
        </w:rPr>
        <w:t xml:space="preserve"> downloaded binary packages are in </w:t>
      </w:r>
      <w:r w:rsidR="00744C0A" w:rsidRPr="00613C6D">
        <w:rPr>
          <w:rFonts w:ascii="Calibri" w:hAnsi="Calibri" w:cs="Calibri"/>
          <w:sz w:val="24"/>
          <w:szCs w:val="24"/>
        </w:rPr>
        <w:t>...</w:t>
      </w:r>
      <w:r w:rsidR="24B071A7" w:rsidRPr="00613C6D">
        <w:rPr>
          <w:rFonts w:ascii="Calibri" w:hAnsi="Calibri" w:cs="Calibri"/>
          <w:sz w:val="24"/>
          <w:szCs w:val="24"/>
        </w:rPr>
        <w:t>.</w:t>
      </w:r>
    </w:p>
    <w:p w14:paraId="1DD15F14" w14:textId="77777777" w:rsidR="00B0245D" w:rsidRPr="008F31C4" w:rsidRDefault="00B0245D" w:rsidP="008F31C4">
      <w:pPr>
        <w:pStyle w:val="ListParagraph"/>
        <w:spacing w:after="0" w:line="240" w:lineRule="auto"/>
        <w:ind w:left="0"/>
        <w:contextualSpacing w:val="0"/>
        <w:jc w:val="both"/>
        <w:rPr>
          <w:rFonts w:ascii="Calibri" w:hAnsi="Calibri" w:cs="Calibri"/>
          <w:sz w:val="24"/>
          <w:szCs w:val="24"/>
        </w:rPr>
      </w:pPr>
    </w:p>
    <w:p w14:paraId="52795636" w14:textId="23E3E52A" w:rsidR="004D0A45" w:rsidRPr="008F31C4" w:rsidRDefault="00B0245D"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 xml:space="preserve">NOTE: </w:t>
      </w:r>
      <w:r w:rsidR="797BDB65" w:rsidRPr="008F31C4">
        <w:rPr>
          <w:rFonts w:ascii="Calibri" w:hAnsi="Calibri" w:cs="Calibri"/>
          <w:sz w:val="24"/>
          <w:szCs w:val="24"/>
        </w:rPr>
        <w:t>The first set of libraries (</w:t>
      </w:r>
      <w:r w:rsidR="0492E20A" w:rsidRPr="008F31C4">
        <w:rPr>
          <w:rFonts w:ascii="Calibri" w:hAnsi="Calibri" w:cs="Calibri"/>
          <w:sz w:val="24"/>
          <w:szCs w:val="24"/>
        </w:rPr>
        <w:t xml:space="preserve">step </w:t>
      </w:r>
      <w:r w:rsidR="797BDB65" w:rsidRPr="008F31C4">
        <w:rPr>
          <w:rFonts w:ascii="Calibri" w:hAnsi="Calibri" w:cs="Calibri"/>
          <w:sz w:val="24"/>
          <w:szCs w:val="24"/>
        </w:rPr>
        <w:t xml:space="preserve">3.1.1) </w:t>
      </w:r>
      <w:r w:rsidR="00F55F34" w:rsidRPr="008F31C4">
        <w:rPr>
          <w:rFonts w:ascii="Calibri" w:hAnsi="Calibri" w:cs="Calibri"/>
          <w:sz w:val="24"/>
          <w:szCs w:val="24"/>
        </w:rPr>
        <w:t>consists of</w:t>
      </w:r>
      <w:r w:rsidRPr="008F31C4">
        <w:rPr>
          <w:rFonts w:ascii="Calibri" w:hAnsi="Calibri" w:cs="Calibri"/>
          <w:sz w:val="24"/>
          <w:szCs w:val="24"/>
        </w:rPr>
        <w:t xml:space="preserve"> typical R libraries, while the second (2.1.2</w:t>
      </w:r>
      <w:r w:rsidR="005119D0" w:rsidRPr="008F31C4">
        <w:rPr>
          <w:rFonts w:ascii="Calibri" w:hAnsi="Calibri" w:cs="Calibri"/>
          <w:sz w:val="24"/>
          <w:szCs w:val="24"/>
        </w:rPr>
        <w:t>)</w:t>
      </w:r>
      <w:r w:rsidRPr="008F31C4">
        <w:rPr>
          <w:rFonts w:ascii="Calibri" w:hAnsi="Calibri" w:cs="Calibri"/>
          <w:sz w:val="24"/>
          <w:szCs w:val="24"/>
        </w:rPr>
        <w:t xml:space="preserve"> </w:t>
      </w:r>
      <w:r w:rsidR="00F55F34" w:rsidRPr="008F31C4">
        <w:rPr>
          <w:rFonts w:ascii="Calibri" w:hAnsi="Calibri" w:cs="Calibri"/>
          <w:sz w:val="24"/>
          <w:szCs w:val="24"/>
        </w:rPr>
        <w:t>consists of</w:t>
      </w:r>
      <w:r w:rsidR="797BDB65" w:rsidRPr="008F31C4">
        <w:rPr>
          <w:rFonts w:ascii="Calibri" w:hAnsi="Calibri" w:cs="Calibri"/>
          <w:sz w:val="24"/>
          <w:szCs w:val="24"/>
        </w:rPr>
        <w:t xml:space="preserve"> </w:t>
      </w:r>
      <w:proofErr w:type="spellStart"/>
      <w:r w:rsidR="797BDB65" w:rsidRPr="008F31C4">
        <w:rPr>
          <w:rFonts w:ascii="Calibri" w:hAnsi="Calibri" w:cs="Calibri"/>
          <w:sz w:val="24"/>
          <w:szCs w:val="24"/>
        </w:rPr>
        <w:t>BioConductor</w:t>
      </w:r>
      <w:proofErr w:type="spellEnd"/>
      <w:r w:rsidR="797BDB65" w:rsidRPr="008F31C4">
        <w:rPr>
          <w:rFonts w:ascii="Calibri" w:hAnsi="Calibri" w:cs="Calibri"/>
          <w:sz w:val="24"/>
          <w:szCs w:val="24"/>
        </w:rPr>
        <w:t xml:space="preserve"> libraries. As such, the commands need to be entered separately</w:t>
      </w:r>
      <w:r w:rsidRPr="008F31C4">
        <w:rPr>
          <w:rFonts w:ascii="Calibri" w:hAnsi="Calibri" w:cs="Calibri"/>
          <w:sz w:val="24"/>
          <w:szCs w:val="24"/>
        </w:rPr>
        <w:t xml:space="preserve">. </w:t>
      </w:r>
      <w:r w:rsidR="0E5B893A" w:rsidRPr="008F31C4">
        <w:rPr>
          <w:rFonts w:ascii="Calibri" w:hAnsi="Calibri" w:cs="Calibri"/>
          <w:sz w:val="24"/>
          <w:szCs w:val="24"/>
        </w:rPr>
        <w:t xml:space="preserve">The appropriate versions of these libraries should automatically download based on the R version that is installed on the </w:t>
      </w:r>
      <w:r w:rsidR="00500D8C" w:rsidRPr="008F31C4">
        <w:rPr>
          <w:rFonts w:ascii="Calibri" w:hAnsi="Calibri" w:cs="Calibri"/>
          <w:sz w:val="24"/>
          <w:szCs w:val="24"/>
        </w:rPr>
        <w:t>computer</w:t>
      </w:r>
      <w:r w:rsidRPr="008F31C4">
        <w:rPr>
          <w:rFonts w:ascii="Calibri" w:hAnsi="Calibri" w:cs="Calibri"/>
          <w:sz w:val="24"/>
          <w:szCs w:val="24"/>
        </w:rPr>
        <w:t xml:space="preserve">. </w:t>
      </w:r>
      <w:r w:rsidR="004D0A45" w:rsidRPr="008F31C4">
        <w:rPr>
          <w:rFonts w:ascii="Calibri" w:hAnsi="Calibri" w:cs="Calibri"/>
          <w:sz w:val="24"/>
          <w:szCs w:val="24"/>
        </w:rPr>
        <w:t>Each of these commands should take ~5 min to complete</w:t>
      </w:r>
      <w:r w:rsidRPr="008F31C4">
        <w:rPr>
          <w:rFonts w:ascii="Calibri" w:hAnsi="Calibri" w:cs="Calibri"/>
          <w:sz w:val="24"/>
          <w:szCs w:val="24"/>
        </w:rPr>
        <w:t>.</w:t>
      </w:r>
    </w:p>
    <w:p w14:paraId="65B0FA06" w14:textId="77777777" w:rsidR="00E076FC" w:rsidRPr="008F31C4" w:rsidRDefault="00E076FC" w:rsidP="008F31C4"/>
    <w:p w14:paraId="7E963324" w14:textId="37853CD5" w:rsidR="00CB7AB1" w:rsidRPr="008F31C4" w:rsidRDefault="00CB7AB1" w:rsidP="008F31C4">
      <w:pPr>
        <w:pStyle w:val="ListParagraph"/>
        <w:numPr>
          <w:ilvl w:val="0"/>
          <w:numId w:val="16"/>
        </w:numPr>
        <w:spacing w:after="0" w:line="240" w:lineRule="auto"/>
        <w:ind w:left="0" w:firstLine="0"/>
        <w:contextualSpacing w:val="0"/>
        <w:jc w:val="both"/>
        <w:rPr>
          <w:rFonts w:ascii="Calibri" w:hAnsi="Calibri" w:cs="Calibri"/>
          <w:b/>
          <w:bCs/>
          <w:sz w:val="24"/>
          <w:szCs w:val="24"/>
        </w:rPr>
      </w:pPr>
      <w:r w:rsidRPr="008F31C4">
        <w:rPr>
          <w:rFonts w:ascii="Calibri" w:hAnsi="Calibri" w:cs="Calibri"/>
          <w:b/>
          <w:bCs/>
          <w:sz w:val="24"/>
          <w:szCs w:val="24"/>
        </w:rPr>
        <w:t>File processing</w:t>
      </w:r>
    </w:p>
    <w:p w14:paraId="401003F4" w14:textId="77777777" w:rsidR="00CB7AB1" w:rsidRPr="008F31C4" w:rsidRDefault="00CB7AB1" w:rsidP="008F31C4">
      <w:pPr>
        <w:pStyle w:val="ListParagraph"/>
        <w:spacing w:after="0" w:line="240" w:lineRule="auto"/>
        <w:ind w:left="0"/>
        <w:contextualSpacing w:val="0"/>
        <w:jc w:val="both"/>
        <w:rPr>
          <w:rFonts w:ascii="Calibri" w:hAnsi="Calibri" w:cs="Calibri"/>
          <w:sz w:val="24"/>
          <w:szCs w:val="24"/>
        </w:rPr>
      </w:pPr>
    </w:p>
    <w:p w14:paraId="13ED3D8C" w14:textId="528B1718"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 xml:space="preserve">Download the </w:t>
      </w:r>
      <w:r w:rsidR="0057025A" w:rsidRPr="008F31C4">
        <w:rPr>
          <w:rFonts w:ascii="Calibri" w:hAnsi="Calibri" w:cs="Calibri"/>
          <w:sz w:val="24"/>
          <w:szCs w:val="24"/>
        </w:rPr>
        <w:t>previously computed</w:t>
      </w:r>
      <w:r w:rsidRPr="008F31C4">
        <w:rPr>
          <w:rFonts w:ascii="Calibri" w:hAnsi="Calibri" w:cs="Calibri"/>
          <w:sz w:val="24"/>
          <w:szCs w:val="24"/>
        </w:rPr>
        <w:t xml:space="preserve"> </w:t>
      </w:r>
      <w:r w:rsidR="00500D8C" w:rsidRPr="008F31C4">
        <w:rPr>
          <w:rFonts w:ascii="Calibri" w:hAnsi="Calibri" w:cs="Calibri"/>
          <w:sz w:val="24"/>
          <w:szCs w:val="24"/>
        </w:rPr>
        <w:t xml:space="preserve">edgeR-generated differential expression </w:t>
      </w:r>
      <w:r w:rsidRPr="008F31C4">
        <w:rPr>
          <w:rFonts w:ascii="Calibri" w:hAnsi="Calibri" w:cs="Calibri"/>
          <w:sz w:val="24"/>
          <w:szCs w:val="24"/>
        </w:rPr>
        <w:t>output file</w:t>
      </w:r>
      <w:r w:rsidR="0095236D" w:rsidRPr="008F31C4">
        <w:rPr>
          <w:rFonts w:ascii="Calibri" w:hAnsi="Calibri" w:cs="Calibri"/>
          <w:sz w:val="24"/>
          <w:szCs w:val="24"/>
        </w:rPr>
        <w:t xml:space="preserve"> (in </w:t>
      </w:r>
      <w:r w:rsidR="00CB7AB1" w:rsidRPr="008F31C4">
        <w:rPr>
          <w:rFonts w:ascii="Calibri" w:hAnsi="Calibri" w:cs="Calibri"/>
          <w:sz w:val="24"/>
          <w:szCs w:val="24"/>
        </w:rPr>
        <w:t>RDS format), generated by ARMOR software (or similar),</w:t>
      </w:r>
      <w:r w:rsidRPr="008F31C4">
        <w:rPr>
          <w:rFonts w:ascii="Calibri" w:hAnsi="Calibri" w:cs="Calibri"/>
          <w:sz w:val="24"/>
          <w:szCs w:val="24"/>
        </w:rPr>
        <w:t xml:space="preserve"> to </w:t>
      </w:r>
      <w:r w:rsidR="65BD3926" w:rsidRPr="008F31C4">
        <w:rPr>
          <w:rFonts w:ascii="Calibri" w:hAnsi="Calibri" w:cs="Calibri"/>
          <w:sz w:val="24"/>
          <w:szCs w:val="24"/>
        </w:rPr>
        <w:t xml:space="preserve">the local </w:t>
      </w:r>
      <w:r w:rsidRPr="008F31C4">
        <w:rPr>
          <w:rFonts w:ascii="Calibri" w:hAnsi="Calibri" w:cs="Calibri"/>
          <w:sz w:val="24"/>
          <w:szCs w:val="24"/>
        </w:rPr>
        <w:t xml:space="preserve">computer. The name of this file is generally </w:t>
      </w:r>
      <w:proofErr w:type="spellStart"/>
      <w:r w:rsidRPr="008F31C4">
        <w:rPr>
          <w:rFonts w:ascii="Calibri" w:hAnsi="Calibri" w:cs="Calibri"/>
          <w:sz w:val="24"/>
          <w:szCs w:val="24"/>
        </w:rPr>
        <w:t>edgeR_dge.rds</w:t>
      </w:r>
      <w:proofErr w:type="spellEnd"/>
      <w:r w:rsidRPr="008F31C4">
        <w:rPr>
          <w:rFonts w:ascii="Calibri" w:hAnsi="Calibri" w:cs="Calibri"/>
          <w:sz w:val="24"/>
          <w:szCs w:val="24"/>
        </w:rPr>
        <w:t>.</w:t>
      </w:r>
    </w:p>
    <w:p w14:paraId="633B13D8" w14:textId="77777777" w:rsidR="00CB7AB1" w:rsidRPr="008F31C4" w:rsidRDefault="00CB7AB1" w:rsidP="008F31C4">
      <w:pPr>
        <w:pStyle w:val="ListParagraph"/>
        <w:spacing w:after="0" w:line="240" w:lineRule="auto"/>
        <w:ind w:left="0"/>
        <w:contextualSpacing w:val="0"/>
        <w:jc w:val="both"/>
        <w:rPr>
          <w:rFonts w:ascii="Calibri" w:hAnsi="Calibri" w:cs="Calibri"/>
          <w:sz w:val="24"/>
          <w:szCs w:val="24"/>
        </w:rPr>
      </w:pPr>
    </w:p>
    <w:p w14:paraId="32140D8B" w14:textId="3A282860" w:rsidR="00DC7240" w:rsidRPr="008F31C4" w:rsidRDefault="00CB7AB1"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Manually review t</w:t>
      </w:r>
      <w:r w:rsidR="7E0725EF" w:rsidRPr="008F31C4">
        <w:rPr>
          <w:rFonts w:ascii="Calibri" w:hAnsi="Calibri" w:cs="Calibri"/>
          <w:sz w:val="24"/>
          <w:szCs w:val="24"/>
        </w:rPr>
        <w:t>he results of edgeR (or a similar differential expression</w:t>
      </w:r>
      <w:r w:rsidR="561D9BE4" w:rsidRPr="008F31C4">
        <w:rPr>
          <w:rFonts w:ascii="Calibri" w:hAnsi="Calibri" w:cs="Calibri"/>
          <w:sz w:val="24"/>
          <w:szCs w:val="24"/>
        </w:rPr>
        <w:t xml:space="preserve">) to begin biologically relevant interpretation of the results. </w:t>
      </w:r>
      <w:r w:rsidRPr="008F31C4">
        <w:rPr>
          <w:rFonts w:ascii="Calibri" w:hAnsi="Calibri" w:cs="Calibri"/>
          <w:sz w:val="24"/>
          <w:szCs w:val="24"/>
        </w:rPr>
        <w:t xml:space="preserve">To do this, </w:t>
      </w:r>
      <w:r w:rsidR="1E381BB8" w:rsidRPr="008F31C4">
        <w:rPr>
          <w:rFonts w:ascii="Calibri" w:hAnsi="Calibri" w:cs="Calibri"/>
          <w:sz w:val="24"/>
          <w:szCs w:val="24"/>
        </w:rPr>
        <w:t>filter by</w:t>
      </w:r>
      <w:r w:rsidR="6C01853A" w:rsidRPr="008F31C4">
        <w:rPr>
          <w:rFonts w:ascii="Calibri" w:hAnsi="Calibri" w:cs="Calibri"/>
          <w:sz w:val="24"/>
          <w:szCs w:val="24"/>
        </w:rPr>
        <w:t>, at a minimum,</w:t>
      </w:r>
      <w:r w:rsidR="1E381BB8" w:rsidRPr="008F31C4">
        <w:rPr>
          <w:rFonts w:ascii="Calibri" w:hAnsi="Calibri" w:cs="Calibri"/>
          <w:sz w:val="24"/>
          <w:szCs w:val="24"/>
        </w:rPr>
        <w:t xml:space="preserve"> a corrected p-value &lt; 0.05, and potentially the absolute value of the log</w:t>
      </w:r>
      <w:r w:rsidR="1E381BB8" w:rsidRPr="008F31C4">
        <w:rPr>
          <w:rFonts w:ascii="Calibri" w:hAnsi="Calibri" w:cs="Calibri"/>
          <w:sz w:val="24"/>
          <w:szCs w:val="24"/>
          <w:vertAlign w:val="subscript"/>
        </w:rPr>
        <w:t>2</w:t>
      </w:r>
      <w:r w:rsidR="1E381BB8" w:rsidRPr="008F31C4">
        <w:rPr>
          <w:rFonts w:ascii="Calibri" w:hAnsi="Calibri" w:cs="Calibri"/>
          <w:sz w:val="24"/>
          <w:szCs w:val="24"/>
        </w:rPr>
        <w:t xml:space="preserve"> fold-change</w:t>
      </w:r>
      <w:r w:rsidR="09895AB3" w:rsidRPr="008F31C4">
        <w:rPr>
          <w:rFonts w:ascii="Calibri" w:hAnsi="Calibri" w:cs="Calibri"/>
          <w:sz w:val="24"/>
          <w:szCs w:val="24"/>
        </w:rPr>
        <w:t xml:space="preserve"> value</w:t>
      </w:r>
      <w:r w:rsidR="22A86B8A" w:rsidRPr="008F31C4">
        <w:rPr>
          <w:rFonts w:ascii="Calibri" w:hAnsi="Calibri" w:cs="Calibri"/>
          <w:sz w:val="24"/>
          <w:szCs w:val="24"/>
        </w:rPr>
        <w:t xml:space="preserve"> &gt; 1.5</w:t>
      </w:r>
      <w:r w:rsidRPr="008F31C4">
        <w:rPr>
          <w:rFonts w:ascii="Calibri" w:hAnsi="Calibri" w:cs="Calibri"/>
          <w:sz w:val="24"/>
          <w:szCs w:val="24"/>
        </w:rPr>
        <w:t>.</w:t>
      </w:r>
      <w:r w:rsidR="00DC7240" w:rsidRPr="008F31C4">
        <w:rPr>
          <w:rFonts w:ascii="Calibri" w:hAnsi="Calibri" w:cs="Calibri"/>
          <w:sz w:val="24"/>
          <w:szCs w:val="24"/>
        </w:rPr>
        <w:t xml:space="preserve"> If testing out the software, a sample </w:t>
      </w:r>
      <w:proofErr w:type="spellStart"/>
      <w:r w:rsidR="00DC7240" w:rsidRPr="008F31C4">
        <w:rPr>
          <w:rFonts w:ascii="Calibri" w:hAnsi="Calibri" w:cs="Calibri"/>
          <w:sz w:val="24"/>
          <w:szCs w:val="24"/>
        </w:rPr>
        <w:t>edgeR_dge.rds</w:t>
      </w:r>
      <w:proofErr w:type="spellEnd"/>
      <w:r w:rsidR="00DC7240" w:rsidRPr="008F31C4">
        <w:rPr>
          <w:rFonts w:ascii="Calibri" w:hAnsi="Calibri" w:cs="Calibri"/>
          <w:sz w:val="24"/>
          <w:szCs w:val="24"/>
        </w:rPr>
        <w:t xml:space="preserve"> file can be found on Zenodo here: https://doi.org/10.5281/zenodo.15186609</w:t>
      </w:r>
    </w:p>
    <w:p w14:paraId="64120283" w14:textId="46584FBC" w:rsidR="00CB7AB1" w:rsidRPr="008F31C4" w:rsidRDefault="00CB7AB1" w:rsidP="008F31C4">
      <w:pPr>
        <w:pStyle w:val="ListParagraph"/>
        <w:spacing w:after="0" w:line="240" w:lineRule="auto"/>
        <w:ind w:left="0"/>
        <w:contextualSpacing w:val="0"/>
        <w:jc w:val="both"/>
        <w:rPr>
          <w:rFonts w:ascii="Calibri" w:hAnsi="Calibri" w:cs="Calibri"/>
          <w:sz w:val="24"/>
          <w:szCs w:val="24"/>
        </w:rPr>
      </w:pPr>
    </w:p>
    <w:p w14:paraId="2BBB38BC" w14:textId="2D57B1EB" w:rsidR="01E49DC4" w:rsidRPr="008F31C4" w:rsidRDefault="00DC7240"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 xml:space="preserve">NOTE: </w:t>
      </w:r>
      <w:r w:rsidR="22A86B8A" w:rsidRPr="008F31C4">
        <w:rPr>
          <w:rFonts w:ascii="Calibri" w:hAnsi="Calibri" w:cs="Calibri"/>
          <w:sz w:val="24"/>
          <w:szCs w:val="24"/>
        </w:rPr>
        <w:t xml:space="preserve">Reviewing the genes that remain in these filtered results can begin to explain the underlying molecular mechanism(s) of the </w:t>
      </w:r>
      <w:r w:rsidR="01E49DC4" w:rsidRPr="008F31C4">
        <w:rPr>
          <w:rFonts w:ascii="Calibri" w:hAnsi="Calibri" w:cs="Calibri"/>
          <w:sz w:val="24"/>
          <w:szCs w:val="24"/>
        </w:rPr>
        <w:t>phenotype associated with the case samples (compared to the control samples)</w:t>
      </w:r>
      <w:r w:rsidRPr="008F31C4">
        <w:rPr>
          <w:rFonts w:ascii="Calibri" w:hAnsi="Calibri" w:cs="Calibri"/>
          <w:sz w:val="24"/>
          <w:szCs w:val="24"/>
        </w:rPr>
        <w:t xml:space="preserve">. </w:t>
      </w:r>
      <w:r w:rsidR="01E49DC4" w:rsidRPr="008F31C4">
        <w:rPr>
          <w:rFonts w:ascii="Calibri" w:hAnsi="Calibri" w:cs="Calibri"/>
          <w:sz w:val="24"/>
          <w:szCs w:val="24"/>
        </w:rPr>
        <w:t>It is important to recognize that the ability to interpret lists of genes in an unbiased way is extremely difficult due to the relatively low number of gene symbols that can be quickly recalled. As such, signa</w:t>
      </w:r>
      <w:r w:rsidR="3FE43C6E" w:rsidRPr="008F31C4">
        <w:rPr>
          <w:rFonts w:ascii="Calibri" w:hAnsi="Calibri" w:cs="Calibri"/>
          <w:sz w:val="24"/>
          <w:szCs w:val="24"/>
        </w:rPr>
        <w:t>ling pathway analysis is a useful way to summarize the filtered genes based on how they interact and/or communicate with each other in the cell</w:t>
      </w:r>
      <w:r w:rsidRPr="008F31C4">
        <w:rPr>
          <w:rFonts w:ascii="Calibri" w:hAnsi="Calibri" w:cs="Calibri"/>
          <w:sz w:val="24"/>
          <w:szCs w:val="24"/>
        </w:rPr>
        <w:t>.</w:t>
      </w:r>
    </w:p>
    <w:p w14:paraId="7865265B" w14:textId="77777777" w:rsidR="00DC7240" w:rsidRPr="008F31C4" w:rsidRDefault="00DC7240" w:rsidP="008F31C4">
      <w:pPr>
        <w:pStyle w:val="ListParagraph"/>
        <w:spacing w:after="0" w:line="240" w:lineRule="auto"/>
        <w:ind w:left="0"/>
        <w:contextualSpacing w:val="0"/>
        <w:jc w:val="both"/>
        <w:rPr>
          <w:rFonts w:ascii="Calibri" w:hAnsi="Calibri" w:cs="Calibri"/>
          <w:sz w:val="24"/>
          <w:szCs w:val="24"/>
        </w:rPr>
      </w:pPr>
    </w:p>
    <w:p w14:paraId="2069F2BC" w14:textId="206CB34E"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Pre-processing bulk RNA-seq data can take anywhere from several hours to days of compute time, depending on the size of the dataset being analyzed</w:t>
      </w:r>
      <w:r w:rsidR="00DC7240" w:rsidRPr="008F31C4">
        <w:rPr>
          <w:rFonts w:ascii="Calibri" w:hAnsi="Calibri" w:cs="Calibri"/>
          <w:sz w:val="24"/>
          <w:szCs w:val="24"/>
        </w:rPr>
        <w:t>. S</w:t>
      </w:r>
      <w:r w:rsidRPr="008F31C4">
        <w:rPr>
          <w:rFonts w:ascii="Calibri" w:hAnsi="Calibri" w:cs="Calibri"/>
          <w:sz w:val="24"/>
          <w:szCs w:val="24"/>
        </w:rPr>
        <w:t xml:space="preserve">ave this </w:t>
      </w:r>
      <w:r w:rsidR="3A60D909" w:rsidRPr="008F31C4">
        <w:rPr>
          <w:rFonts w:ascii="Calibri" w:hAnsi="Calibri" w:cs="Calibri"/>
          <w:sz w:val="24"/>
          <w:szCs w:val="24"/>
        </w:rPr>
        <w:t>.</w:t>
      </w:r>
      <w:proofErr w:type="spellStart"/>
      <w:r w:rsidR="3A60D909" w:rsidRPr="008F31C4">
        <w:rPr>
          <w:rFonts w:ascii="Calibri" w:hAnsi="Calibri" w:cs="Calibri"/>
          <w:sz w:val="24"/>
          <w:szCs w:val="24"/>
        </w:rPr>
        <w:t>rds</w:t>
      </w:r>
      <w:proofErr w:type="spellEnd"/>
      <w:r w:rsidR="3A60D909" w:rsidRPr="008F31C4">
        <w:rPr>
          <w:rFonts w:ascii="Calibri" w:hAnsi="Calibri" w:cs="Calibri"/>
          <w:sz w:val="24"/>
          <w:szCs w:val="24"/>
        </w:rPr>
        <w:t xml:space="preserve"> </w:t>
      </w:r>
      <w:r w:rsidRPr="008F31C4">
        <w:rPr>
          <w:rFonts w:ascii="Calibri" w:hAnsi="Calibri" w:cs="Calibri"/>
          <w:sz w:val="24"/>
          <w:szCs w:val="24"/>
        </w:rPr>
        <w:t>file in the Downloads folder on the computer</w:t>
      </w:r>
      <w:r w:rsidR="00AD3D1C" w:rsidRPr="008F31C4">
        <w:rPr>
          <w:rFonts w:ascii="Calibri" w:hAnsi="Calibri" w:cs="Calibri"/>
          <w:sz w:val="24"/>
          <w:szCs w:val="24"/>
        </w:rPr>
        <w:t>. N</w:t>
      </w:r>
      <w:r w:rsidR="7B6C9292" w:rsidRPr="008F31C4">
        <w:rPr>
          <w:rFonts w:ascii="Calibri" w:hAnsi="Calibri" w:cs="Calibri"/>
          <w:sz w:val="24"/>
          <w:szCs w:val="24"/>
        </w:rPr>
        <w:t>ote that this .</w:t>
      </w:r>
      <w:proofErr w:type="spellStart"/>
      <w:r w:rsidR="7B6C9292" w:rsidRPr="008F31C4">
        <w:rPr>
          <w:rFonts w:ascii="Calibri" w:hAnsi="Calibri" w:cs="Calibri"/>
          <w:sz w:val="24"/>
          <w:szCs w:val="24"/>
        </w:rPr>
        <w:t>rds</w:t>
      </w:r>
      <w:proofErr w:type="spellEnd"/>
      <w:r w:rsidR="7B6C9292" w:rsidRPr="008F31C4">
        <w:rPr>
          <w:rFonts w:ascii="Calibri" w:hAnsi="Calibri" w:cs="Calibri"/>
          <w:sz w:val="24"/>
          <w:szCs w:val="24"/>
        </w:rPr>
        <w:t xml:space="preserve"> file type is not human-readable</w:t>
      </w:r>
      <w:r w:rsidR="00AD3D1C" w:rsidRPr="008F31C4">
        <w:rPr>
          <w:rFonts w:ascii="Calibri" w:hAnsi="Calibri" w:cs="Calibri"/>
          <w:sz w:val="24"/>
          <w:szCs w:val="24"/>
        </w:rPr>
        <w:t>.</w:t>
      </w:r>
    </w:p>
    <w:p w14:paraId="6A3E572B" w14:textId="1C1E9D93" w:rsidR="06B119B2" w:rsidRPr="008F31C4" w:rsidRDefault="06B119B2" w:rsidP="008F31C4"/>
    <w:p w14:paraId="1B91D7B6" w14:textId="7D2ADAAE" w:rsidR="004D0A45" w:rsidRPr="000030F9" w:rsidRDefault="797BDB65" w:rsidP="008F31C4">
      <w:pPr>
        <w:pStyle w:val="ListParagraph"/>
        <w:numPr>
          <w:ilvl w:val="0"/>
          <w:numId w:val="16"/>
        </w:numPr>
        <w:spacing w:after="0" w:line="240" w:lineRule="auto"/>
        <w:ind w:left="0" w:firstLine="0"/>
        <w:contextualSpacing w:val="0"/>
        <w:jc w:val="both"/>
        <w:rPr>
          <w:rFonts w:ascii="Calibri" w:hAnsi="Calibri" w:cs="Calibri"/>
          <w:b/>
          <w:bCs/>
          <w:sz w:val="24"/>
          <w:szCs w:val="24"/>
          <w:highlight w:val="yellow"/>
        </w:rPr>
      </w:pPr>
      <w:r w:rsidRPr="000030F9">
        <w:rPr>
          <w:rFonts w:ascii="Calibri" w:hAnsi="Calibri" w:cs="Calibri"/>
          <w:b/>
          <w:bCs/>
          <w:sz w:val="24"/>
          <w:szCs w:val="24"/>
          <w:highlight w:val="yellow"/>
        </w:rPr>
        <w:t xml:space="preserve">Run SPIA </w:t>
      </w:r>
      <w:r w:rsidR="00AD3D1C" w:rsidRPr="000030F9">
        <w:rPr>
          <w:rFonts w:ascii="Calibri" w:hAnsi="Calibri" w:cs="Calibri"/>
          <w:b/>
          <w:bCs/>
          <w:sz w:val="24"/>
          <w:szCs w:val="24"/>
          <w:highlight w:val="yellow"/>
        </w:rPr>
        <w:t>p</w:t>
      </w:r>
      <w:r w:rsidRPr="000030F9">
        <w:rPr>
          <w:rFonts w:ascii="Calibri" w:hAnsi="Calibri" w:cs="Calibri"/>
          <w:b/>
          <w:bCs/>
          <w:sz w:val="24"/>
          <w:szCs w:val="24"/>
          <w:highlight w:val="yellow"/>
        </w:rPr>
        <w:t xml:space="preserve">athway </w:t>
      </w:r>
      <w:r w:rsidR="00AD3D1C" w:rsidRPr="000030F9">
        <w:rPr>
          <w:rFonts w:ascii="Calibri" w:hAnsi="Calibri" w:cs="Calibri"/>
          <w:b/>
          <w:bCs/>
          <w:sz w:val="24"/>
          <w:szCs w:val="24"/>
          <w:highlight w:val="yellow"/>
        </w:rPr>
        <w:t>e</w:t>
      </w:r>
      <w:r w:rsidRPr="000030F9">
        <w:rPr>
          <w:rFonts w:ascii="Calibri" w:hAnsi="Calibri" w:cs="Calibri"/>
          <w:b/>
          <w:bCs/>
          <w:sz w:val="24"/>
          <w:szCs w:val="24"/>
          <w:highlight w:val="yellow"/>
        </w:rPr>
        <w:t xml:space="preserve">nrichment </w:t>
      </w:r>
      <w:r w:rsidR="00AD3D1C" w:rsidRPr="000030F9">
        <w:rPr>
          <w:rFonts w:ascii="Calibri" w:hAnsi="Calibri" w:cs="Calibri"/>
          <w:b/>
          <w:bCs/>
          <w:sz w:val="24"/>
          <w:szCs w:val="24"/>
          <w:highlight w:val="yellow"/>
        </w:rPr>
        <w:t>a</w:t>
      </w:r>
      <w:r w:rsidRPr="000030F9">
        <w:rPr>
          <w:rFonts w:ascii="Calibri" w:hAnsi="Calibri" w:cs="Calibri"/>
          <w:b/>
          <w:bCs/>
          <w:sz w:val="24"/>
          <w:szCs w:val="24"/>
          <w:highlight w:val="yellow"/>
        </w:rPr>
        <w:t>lgorithm</w:t>
      </w:r>
    </w:p>
    <w:p w14:paraId="5B4A7141" w14:textId="77777777" w:rsidR="00AD3D1C" w:rsidRPr="008F31C4" w:rsidRDefault="00AD3D1C" w:rsidP="008F31C4">
      <w:pPr>
        <w:pStyle w:val="ListParagraph"/>
        <w:spacing w:after="0" w:line="240" w:lineRule="auto"/>
        <w:ind w:left="0"/>
        <w:contextualSpacing w:val="0"/>
        <w:jc w:val="both"/>
        <w:rPr>
          <w:rFonts w:ascii="Calibri" w:hAnsi="Calibri" w:cs="Calibri"/>
          <w:b/>
          <w:bCs/>
          <w:sz w:val="24"/>
          <w:szCs w:val="24"/>
        </w:rPr>
      </w:pPr>
    </w:p>
    <w:p w14:paraId="25261700" w14:textId="53CBE15C"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lastRenderedPageBreak/>
        <w:t>If running using R</w:t>
      </w:r>
      <w:r w:rsidR="005C63CA" w:rsidRPr="008F31C4">
        <w:rPr>
          <w:rFonts w:ascii="Calibri" w:hAnsi="Calibri" w:cs="Calibri"/>
          <w:sz w:val="24"/>
          <w:szCs w:val="24"/>
        </w:rPr>
        <w:t xml:space="preserve">, </w:t>
      </w:r>
      <w:r w:rsidR="00AD3D1C" w:rsidRPr="008F31C4">
        <w:rPr>
          <w:rFonts w:ascii="Calibri" w:hAnsi="Calibri" w:cs="Calibri"/>
          <w:sz w:val="24"/>
          <w:szCs w:val="24"/>
        </w:rPr>
        <w:t xml:space="preserve">use </w:t>
      </w:r>
      <w:r w:rsidR="005C63CA" w:rsidRPr="008F31C4">
        <w:rPr>
          <w:rFonts w:ascii="Calibri" w:hAnsi="Calibri" w:cs="Calibri"/>
          <w:sz w:val="24"/>
          <w:szCs w:val="24"/>
        </w:rPr>
        <w:t xml:space="preserve">the R script either </w:t>
      </w:r>
      <w:r w:rsidR="00AD3D1C" w:rsidRPr="008F31C4">
        <w:rPr>
          <w:rFonts w:ascii="Calibri" w:hAnsi="Calibri" w:cs="Calibri"/>
          <w:sz w:val="24"/>
          <w:szCs w:val="24"/>
        </w:rPr>
        <w:t>from</w:t>
      </w:r>
      <w:r w:rsidR="000C564A" w:rsidRPr="008F31C4">
        <w:rPr>
          <w:rFonts w:ascii="Calibri" w:hAnsi="Calibri" w:cs="Calibri"/>
          <w:sz w:val="24"/>
          <w:szCs w:val="24"/>
        </w:rPr>
        <w:t xml:space="preserve"> GitHub or </w:t>
      </w:r>
      <w:r w:rsidR="000C564A" w:rsidRPr="008F31C4">
        <w:rPr>
          <w:rFonts w:ascii="Calibri" w:hAnsi="Calibri" w:cs="Calibri"/>
          <w:b/>
          <w:bCs/>
          <w:sz w:val="24"/>
          <w:szCs w:val="24"/>
        </w:rPr>
        <w:t>Supplementa</w:t>
      </w:r>
      <w:r w:rsidR="00AD3D1C" w:rsidRPr="008F31C4">
        <w:rPr>
          <w:rFonts w:ascii="Calibri" w:hAnsi="Calibri" w:cs="Calibri"/>
          <w:b/>
          <w:bCs/>
          <w:sz w:val="24"/>
          <w:szCs w:val="24"/>
        </w:rPr>
        <w:t>ry</w:t>
      </w:r>
      <w:r w:rsidR="000C564A" w:rsidRPr="008F31C4">
        <w:rPr>
          <w:rFonts w:ascii="Calibri" w:hAnsi="Calibri" w:cs="Calibri"/>
          <w:b/>
          <w:bCs/>
          <w:sz w:val="24"/>
          <w:szCs w:val="24"/>
        </w:rPr>
        <w:t xml:space="preserve"> </w:t>
      </w:r>
      <w:r w:rsidR="00954338" w:rsidRPr="008F31C4">
        <w:rPr>
          <w:rFonts w:ascii="Calibri" w:hAnsi="Calibri" w:cs="Calibri"/>
          <w:b/>
          <w:bCs/>
          <w:sz w:val="24"/>
          <w:szCs w:val="24"/>
        </w:rPr>
        <w:t xml:space="preserve">Coding </w:t>
      </w:r>
      <w:r w:rsidR="000C564A" w:rsidRPr="008F31C4">
        <w:rPr>
          <w:rFonts w:ascii="Calibri" w:hAnsi="Calibri" w:cs="Calibri"/>
          <w:b/>
          <w:bCs/>
          <w:sz w:val="24"/>
          <w:szCs w:val="24"/>
        </w:rPr>
        <w:t xml:space="preserve">File </w:t>
      </w:r>
      <w:r w:rsidR="009F277B" w:rsidRPr="008F31C4">
        <w:rPr>
          <w:rFonts w:ascii="Calibri" w:hAnsi="Calibri" w:cs="Calibri"/>
          <w:b/>
          <w:bCs/>
          <w:sz w:val="24"/>
          <w:szCs w:val="24"/>
        </w:rPr>
        <w:t>1</w:t>
      </w:r>
      <w:r w:rsidR="00AD3D1C" w:rsidRPr="008F31C4">
        <w:rPr>
          <w:rFonts w:ascii="Calibri" w:hAnsi="Calibri" w:cs="Calibri"/>
          <w:b/>
          <w:bCs/>
          <w:sz w:val="24"/>
          <w:szCs w:val="24"/>
        </w:rPr>
        <w:t>.</w:t>
      </w:r>
      <w:r w:rsidR="00AD3D1C" w:rsidRPr="008F31C4">
        <w:rPr>
          <w:rFonts w:ascii="Calibri" w:hAnsi="Calibri" w:cs="Calibri"/>
          <w:sz w:val="24"/>
          <w:szCs w:val="24"/>
        </w:rPr>
        <w:t xml:space="preserve"> </w:t>
      </w:r>
      <w:r w:rsidRPr="008F31C4">
        <w:rPr>
          <w:rFonts w:ascii="Calibri" w:hAnsi="Calibri" w:cs="Calibri"/>
          <w:sz w:val="24"/>
          <w:szCs w:val="24"/>
        </w:rPr>
        <w:t xml:space="preserve">Type in the following command, assuming the </w:t>
      </w:r>
      <w:proofErr w:type="spellStart"/>
      <w:r w:rsidRPr="008F31C4">
        <w:rPr>
          <w:rFonts w:ascii="Calibri" w:hAnsi="Calibri" w:cs="Calibri"/>
          <w:sz w:val="24"/>
          <w:szCs w:val="24"/>
        </w:rPr>
        <w:t>edgeR_dge.rds</w:t>
      </w:r>
      <w:proofErr w:type="spellEnd"/>
      <w:r w:rsidRPr="008F31C4">
        <w:rPr>
          <w:rFonts w:ascii="Calibri" w:hAnsi="Calibri" w:cs="Calibri"/>
          <w:sz w:val="24"/>
          <w:szCs w:val="24"/>
        </w:rPr>
        <w:t xml:space="preserve"> file is in </w:t>
      </w:r>
      <w:r w:rsidR="79CE0643" w:rsidRPr="008F31C4">
        <w:rPr>
          <w:rFonts w:ascii="Calibri" w:hAnsi="Calibri" w:cs="Calibri"/>
          <w:sz w:val="24"/>
          <w:szCs w:val="24"/>
        </w:rPr>
        <w:t xml:space="preserve">the </w:t>
      </w:r>
      <w:r w:rsidRPr="008F31C4">
        <w:rPr>
          <w:rFonts w:ascii="Calibri" w:hAnsi="Calibri" w:cs="Calibri"/>
          <w:sz w:val="24"/>
          <w:szCs w:val="24"/>
        </w:rPr>
        <w:t>Downloads folder</w:t>
      </w:r>
    </w:p>
    <w:p w14:paraId="414D222F" w14:textId="77777777" w:rsidR="004D0A45" w:rsidRPr="008F31C4" w:rsidRDefault="797BDB65" w:rsidP="008F31C4">
      <w:pPr>
        <w:pStyle w:val="ListParagraph"/>
        <w:spacing w:after="0" w:line="240" w:lineRule="auto"/>
        <w:ind w:left="0"/>
        <w:contextualSpacing w:val="0"/>
        <w:jc w:val="both"/>
        <w:rPr>
          <w:rFonts w:ascii="Calibri" w:hAnsi="Calibri" w:cs="Calibri"/>
          <w:sz w:val="24"/>
          <w:szCs w:val="24"/>
        </w:rPr>
      </w:pPr>
      <w:proofErr w:type="spellStart"/>
      <w:r w:rsidRPr="008F31C4">
        <w:rPr>
          <w:rFonts w:ascii="Calibri" w:hAnsi="Calibri" w:cs="Calibri"/>
          <w:sz w:val="24"/>
          <w:szCs w:val="24"/>
        </w:rPr>
        <w:t>Rscript</w:t>
      </w:r>
      <w:proofErr w:type="spellEnd"/>
      <w:r w:rsidRPr="008F31C4">
        <w:rPr>
          <w:rFonts w:ascii="Calibri" w:hAnsi="Calibri" w:cs="Calibri"/>
          <w:sz w:val="24"/>
          <w:szCs w:val="24"/>
        </w:rPr>
        <w:t xml:space="preserve"> --vanilla </w:t>
      </w:r>
      <w:proofErr w:type="spellStart"/>
      <w:r w:rsidRPr="008F31C4">
        <w:rPr>
          <w:rFonts w:ascii="Calibri" w:hAnsi="Calibri" w:cs="Calibri"/>
          <w:sz w:val="24"/>
          <w:szCs w:val="24"/>
        </w:rPr>
        <w:t>SPIA_Code.Rmd</w:t>
      </w:r>
      <w:proofErr w:type="spellEnd"/>
      <w:r w:rsidRPr="008F31C4">
        <w:rPr>
          <w:rFonts w:ascii="Calibri" w:hAnsi="Calibri" w:cs="Calibri"/>
          <w:sz w:val="24"/>
          <w:szCs w:val="24"/>
        </w:rPr>
        <w:t xml:space="preserve"> ~/Downloads/</w:t>
      </w:r>
      <w:proofErr w:type="spellStart"/>
      <w:r w:rsidRPr="008F31C4">
        <w:rPr>
          <w:rFonts w:ascii="Calibri" w:hAnsi="Calibri" w:cs="Calibri"/>
          <w:sz w:val="24"/>
          <w:szCs w:val="24"/>
        </w:rPr>
        <w:t>edgeR_dge.rds</w:t>
      </w:r>
      <w:proofErr w:type="spellEnd"/>
    </w:p>
    <w:p w14:paraId="43D66222"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47252DFB" w14:textId="0B820FFC" w:rsidR="004D0A45" w:rsidRPr="008F31C4" w:rsidRDefault="00AD3D1C" w:rsidP="008F31C4">
      <w:pPr>
        <w:pStyle w:val="ListParagraph"/>
        <w:numPr>
          <w:ilvl w:val="2"/>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I</w:t>
      </w:r>
      <w:r w:rsidR="797BDB65" w:rsidRPr="008F31C4">
        <w:rPr>
          <w:rFonts w:ascii="Calibri" w:hAnsi="Calibri" w:cs="Calibri"/>
          <w:sz w:val="24"/>
          <w:szCs w:val="24"/>
        </w:rPr>
        <w:t xml:space="preserve">f </w:t>
      </w:r>
      <w:r w:rsidR="13F09F27" w:rsidRPr="008F31C4">
        <w:rPr>
          <w:rFonts w:ascii="Calibri" w:hAnsi="Calibri" w:cs="Calibri"/>
          <w:sz w:val="24"/>
          <w:szCs w:val="24"/>
        </w:rPr>
        <w:t xml:space="preserve">the </w:t>
      </w:r>
      <w:proofErr w:type="spellStart"/>
      <w:r w:rsidR="797BDB65" w:rsidRPr="008F31C4">
        <w:rPr>
          <w:rFonts w:ascii="Calibri" w:hAnsi="Calibri" w:cs="Calibri"/>
          <w:sz w:val="24"/>
          <w:szCs w:val="24"/>
        </w:rPr>
        <w:t>edgeR_dge.rds</w:t>
      </w:r>
      <w:proofErr w:type="spellEnd"/>
      <w:r w:rsidR="797BDB65" w:rsidRPr="008F31C4">
        <w:rPr>
          <w:rFonts w:ascii="Calibri" w:hAnsi="Calibri" w:cs="Calibri"/>
          <w:sz w:val="24"/>
          <w:szCs w:val="24"/>
        </w:rPr>
        <w:t xml:space="preserve"> file is in a different folder (or directory), then </w:t>
      </w:r>
      <w:r w:rsidRPr="008F31C4">
        <w:rPr>
          <w:rFonts w:ascii="Calibri" w:hAnsi="Calibri" w:cs="Calibri"/>
          <w:sz w:val="24"/>
          <w:szCs w:val="24"/>
        </w:rPr>
        <w:t xml:space="preserve">replace </w:t>
      </w:r>
      <w:r w:rsidR="3F3283A3" w:rsidRPr="008F31C4">
        <w:rPr>
          <w:rFonts w:ascii="Calibri" w:hAnsi="Calibri" w:cs="Calibri"/>
          <w:sz w:val="24"/>
          <w:szCs w:val="24"/>
        </w:rPr>
        <w:t xml:space="preserve">this command </w:t>
      </w:r>
      <w:r w:rsidR="797BDB65" w:rsidRPr="008F31C4">
        <w:rPr>
          <w:rFonts w:ascii="Calibri" w:hAnsi="Calibri" w:cs="Calibri"/>
          <w:sz w:val="24"/>
          <w:szCs w:val="24"/>
        </w:rPr>
        <w:t>with</w:t>
      </w:r>
    </w:p>
    <w:p w14:paraId="7861C5E7" w14:textId="77777777" w:rsidR="004D0A45" w:rsidRPr="008F31C4" w:rsidRDefault="797BDB65" w:rsidP="008F31C4">
      <w:pPr>
        <w:pStyle w:val="ListParagraph"/>
        <w:spacing w:after="0" w:line="240" w:lineRule="auto"/>
        <w:ind w:left="0"/>
        <w:contextualSpacing w:val="0"/>
        <w:jc w:val="both"/>
        <w:rPr>
          <w:rFonts w:ascii="Calibri" w:hAnsi="Calibri" w:cs="Calibri"/>
          <w:sz w:val="24"/>
          <w:szCs w:val="24"/>
        </w:rPr>
      </w:pPr>
      <w:proofErr w:type="spellStart"/>
      <w:r w:rsidRPr="008F31C4">
        <w:rPr>
          <w:rFonts w:ascii="Calibri" w:hAnsi="Calibri" w:cs="Calibri"/>
          <w:sz w:val="24"/>
          <w:szCs w:val="24"/>
        </w:rPr>
        <w:t>Rscript</w:t>
      </w:r>
      <w:proofErr w:type="spellEnd"/>
      <w:r w:rsidRPr="008F31C4">
        <w:rPr>
          <w:rFonts w:ascii="Calibri" w:hAnsi="Calibri" w:cs="Calibri"/>
          <w:sz w:val="24"/>
          <w:szCs w:val="24"/>
        </w:rPr>
        <w:t xml:space="preserve"> --vanilla </w:t>
      </w:r>
      <w:proofErr w:type="spellStart"/>
      <w:r w:rsidRPr="008F31C4">
        <w:rPr>
          <w:rFonts w:ascii="Calibri" w:hAnsi="Calibri" w:cs="Calibri"/>
          <w:sz w:val="24"/>
          <w:szCs w:val="24"/>
        </w:rPr>
        <w:t>SPIA_Code.Rmd</w:t>
      </w:r>
      <w:proofErr w:type="spellEnd"/>
      <w:r w:rsidRPr="008F31C4">
        <w:rPr>
          <w:rFonts w:ascii="Calibri" w:hAnsi="Calibri" w:cs="Calibri"/>
          <w:sz w:val="24"/>
          <w:szCs w:val="24"/>
        </w:rPr>
        <w:t xml:space="preserve"> &lt;path_to_’edgeR_dge.</w:t>
      </w:r>
      <w:proofErr w:type="spellStart"/>
      <w:r w:rsidRPr="008F31C4">
        <w:rPr>
          <w:rFonts w:ascii="Calibri" w:hAnsi="Calibri" w:cs="Calibri"/>
          <w:sz w:val="24"/>
          <w:szCs w:val="24"/>
        </w:rPr>
        <w:t>rds</w:t>
      </w:r>
      <w:proofErr w:type="spellEnd"/>
      <w:r w:rsidRPr="008F31C4">
        <w:rPr>
          <w:rFonts w:ascii="Calibri" w:hAnsi="Calibri" w:cs="Calibri"/>
          <w:sz w:val="24"/>
          <w:szCs w:val="24"/>
        </w:rPr>
        <w:t>’_file&gt;</w:t>
      </w:r>
    </w:p>
    <w:p w14:paraId="3199C438"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5ED3ACF2" w14:textId="76B6E081" w:rsidR="00AD3D1C" w:rsidRPr="000030F9"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If running using RStudio</w:t>
      </w:r>
      <w:r w:rsidR="009F277B" w:rsidRPr="000030F9">
        <w:rPr>
          <w:rFonts w:ascii="Calibri" w:hAnsi="Calibri" w:cs="Calibri"/>
          <w:sz w:val="24"/>
          <w:szCs w:val="24"/>
          <w:highlight w:val="yellow"/>
        </w:rPr>
        <w:t xml:space="preserve">, </w:t>
      </w:r>
      <w:r w:rsidR="00AD3D1C" w:rsidRPr="000030F9">
        <w:rPr>
          <w:rFonts w:ascii="Calibri" w:hAnsi="Calibri" w:cs="Calibri"/>
          <w:sz w:val="24"/>
          <w:szCs w:val="24"/>
          <w:highlight w:val="yellow"/>
        </w:rPr>
        <w:t xml:space="preserve">use </w:t>
      </w:r>
      <w:r w:rsidR="009F277B" w:rsidRPr="000030F9">
        <w:rPr>
          <w:rFonts w:ascii="Calibri" w:hAnsi="Calibri" w:cs="Calibri"/>
          <w:sz w:val="24"/>
          <w:szCs w:val="24"/>
          <w:highlight w:val="yellow"/>
        </w:rPr>
        <w:t xml:space="preserve">the R script </w:t>
      </w:r>
      <w:r w:rsidR="00AD3D1C" w:rsidRPr="000030F9">
        <w:rPr>
          <w:rFonts w:ascii="Calibri" w:hAnsi="Calibri" w:cs="Calibri"/>
          <w:sz w:val="24"/>
          <w:szCs w:val="24"/>
          <w:highlight w:val="yellow"/>
        </w:rPr>
        <w:t>from</w:t>
      </w:r>
      <w:r w:rsidR="009F277B" w:rsidRPr="000030F9">
        <w:rPr>
          <w:rFonts w:ascii="Calibri" w:hAnsi="Calibri" w:cs="Calibri"/>
          <w:sz w:val="24"/>
          <w:szCs w:val="24"/>
          <w:highlight w:val="yellow"/>
        </w:rPr>
        <w:t xml:space="preserve"> GitHub or </w:t>
      </w:r>
      <w:r w:rsidR="009F277B" w:rsidRPr="000030F9">
        <w:rPr>
          <w:rFonts w:ascii="Calibri" w:hAnsi="Calibri" w:cs="Calibri"/>
          <w:b/>
          <w:bCs/>
          <w:sz w:val="24"/>
          <w:szCs w:val="24"/>
          <w:highlight w:val="yellow"/>
        </w:rPr>
        <w:t>Supplementa</w:t>
      </w:r>
      <w:r w:rsidR="00AD3D1C" w:rsidRPr="000030F9">
        <w:rPr>
          <w:rFonts w:ascii="Calibri" w:hAnsi="Calibri" w:cs="Calibri"/>
          <w:b/>
          <w:bCs/>
          <w:sz w:val="24"/>
          <w:szCs w:val="24"/>
          <w:highlight w:val="yellow"/>
        </w:rPr>
        <w:t>ry</w:t>
      </w:r>
      <w:r w:rsidR="009F277B" w:rsidRPr="000030F9">
        <w:rPr>
          <w:rFonts w:ascii="Calibri" w:hAnsi="Calibri" w:cs="Calibri"/>
          <w:b/>
          <w:bCs/>
          <w:sz w:val="24"/>
          <w:szCs w:val="24"/>
          <w:highlight w:val="yellow"/>
        </w:rPr>
        <w:t xml:space="preserve"> </w:t>
      </w:r>
      <w:r w:rsidR="00954338" w:rsidRPr="000030F9">
        <w:rPr>
          <w:rFonts w:ascii="Calibri" w:hAnsi="Calibri" w:cs="Calibri"/>
          <w:b/>
          <w:bCs/>
          <w:sz w:val="24"/>
          <w:szCs w:val="24"/>
          <w:highlight w:val="yellow"/>
        </w:rPr>
        <w:t xml:space="preserve">Coding </w:t>
      </w:r>
      <w:r w:rsidR="009F277B" w:rsidRPr="000030F9">
        <w:rPr>
          <w:rFonts w:ascii="Calibri" w:hAnsi="Calibri" w:cs="Calibri"/>
          <w:b/>
          <w:bCs/>
          <w:sz w:val="24"/>
          <w:szCs w:val="24"/>
          <w:highlight w:val="yellow"/>
        </w:rPr>
        <w:t>File 2</w:t>
      </w:r>
      <w:r w:rsidR="00AD3D1C" w:rsidRPr="000030F9">
        <w:rPr>
          <w:rFonts w:ascii="Calibri" w:hAnsi="Calibri" w:cs="Calibri"/>
          <w:sz w:val="24"/>
          <w:szCs w:val="24"/>
          <w:highlight w:val="yellow"/>
        </w:rPr>
        <w:t xml:space="preserve">. </w:t>
      </w:r>
    </w:p>
    <w:p w14:paraId="580688E7" w14:textId="77777777" w:rsidR="00AD3D1C" w:rsidRPr="000030F9" w:rsidRDefault="00AD3D1C" w:rsidP="008F31C4">
      <w:pPr>
        <w:pStyle w:val="ListParagraph"/>
        <w:spacing w:after="0" w:line="240" w:lineRule="auto"/>
        <w:ind w:left="0"/>
        <w:contextualSpacing w:val="0"/>
        <w:jc w:val="both"/>
        <w:rPr>
          <w:rFonts w:ascii="Calibri" w:hAnsi="Calibri" w:cs="Calibri"/>
          <w:sz w:val="24"/>
          <w:szCs w:val="24"/>
          <w:highlight w:val="yellow"/>
        </w:rPr>
      </w:pPr>
    </w:p>
    <w:p w14:paraId="2784B16D" w14:textId="06D801ED" w:rsidR="4D798325" w:rsidRPr="008F31C4" w:rsidRDefault="00AD3D1C" w:rsidP="008F31C4">
      <w:pPr>
        <w:pStyle w:val="ListParagraph"/>
        <w:spacing w:after="0" w:line="240" w:lineRule="auto"/>
        <w:ind w:left="0"/>
        <w:contextualSpacing w:val="0"/>
        <w:jc w:val="both"/>
        <w:rPr>
          <w:rFonts w:ascii="Calibri" w:hAnsi="Calibri" w:cs="Calibri"/>
          <w:sz w:val="24"/>
          <w:szCs w:val="24"/>
        </w:rPr>
      </w:pPr>
      <w:r w:rsidRPr="00792084">
        <w:rPr>
          <w:rFonts w:ascii="Calibri" w:hAnsi="Calibri" w:cs="Calibri"/>
          <w:sz w:val="24"/>
          <w:szCs w:val="24"/>
        </w:rPr>
        <w:t>NOTE: I</w:t>
      </w:r>
      <w:r w:rsidR="4D798325" w:rsidRPr="00792084">
        <w:rPr>
          <w:rFonts w:ascii="Calibri" w:hAnsi="Calibri" w:cs="Calibri"/>
          <w:sz w:val="24"/>
          <w:szCs w:val="24"/>
        </w:rPr>
        <w:t>n the language R, adding ha</w:t>
      </w:r>
      <w:r w:rsidR="05B1C7E6" w:rsidRPr="00792084">
        <w:rPr>
          <w:rFonts w:ascii="Calibri" w:hAnsi="Calibri" w:cs="Calibri"/>
          <w:sz w:val="24"/>
          <w:szCs w:val="24"/>
        </w:rPr>
        <w:t xml:space="preserve">sh </w:t>
      </w:r>
      <w:r w:rsidR="4D798325" w:rsidRPr="00792084">
        <w:rPr>
          <w:rFonts w:ascii="Calibri" w:hAnsi="Calibri" w:cs="Calibri"/>
          <w:sz w:val="24"/>
          <w:szCs w:val="24"/>
        </w:rPr>
        <w:t>tag</w:t>
      </w:r>
      <w:r w:rsidR="08623DA7" w:rsidRPr="00792084">
        <w:rPr>
          <w:rFonts w:ascii="Calibri" w:hAnsi="Calibri" w:cs="Calibri"/>
          <w:sz w:val="24"/>
          <w:szCs w:val="24"/>
        </w:rPr>
        <w:t xml:space="preserve"> # symbol</w:t>
      </w:r>
      <w:r w:rsidR="4D798325" w:rsidRPr="00792084">
        <w:rPr>
          <w:rFonts w:ascii="Calibri" w:hAnsi="Calibri" w:cs="Calibri"/>
          <w:sz w:val="24"/>
          <w:szCs w:val="24"/>
        </w:rPr>
        <w:t xml:space="preserve"> before a line of code temporarily disable</w:t>
      </w:r>
      <w:r w:rsidR="6AFE99D7" w:rsidRPr="00792084">
        <w:rPr>
          <w:rFonts w:ascii="Calibri" w:hAnsi="Calibri" w:cs="Calibri"/>
          <w:sz w:val="24"/>
          <w:szCs w:val="24"/>
        </w:rPr>
        <w:t xml:space="preserve">s </w:t>
      </w:r>
      <w:r w:rsidR="4D798325" w:rsidRPr="00792084">
        <w:rPr>
          <w:rFonts w:ascii="Calibri" w:hAnsi="Calibri" w:cs="Calibri"/>
          <w:sz w:val="24"/>
          <w:szCs w:val="24"/>
        </w:rPr>
        <w:t>it.</w:t>
      </w:r>
      <w:r w:rsidR="05CF08D0" w:rsidRPr="00792084">
        <w:rPr>
          <w:rFonts w:ascii="Calibri" w:hAnsi="Calibri" w:cs="Calibri"/>
          <w:sz w:val="24"/>
          <w:szCs w:val="24"/>
        </w:rPr>
        <w:t xml:space="preserve"> The script</w:t>
      </w:r>
      <w:r w:rsidR="0DC39A3A" w:rsidRPr="00792084">
        <w:rPr>
          <w:rFonts w:ascii="Calibri" w:hAnsi="Calibri" w:cs="Calibri"/>
          <w:sz w:val="24"/>
          <w:szCs w:val="24"/>
        </w:rPr>
        <w:t>s</w:t>
      </w:r>
      <w:r w:rsidR="05CF08D0" w:rsidRPr="00792084">
        <w:rPr>
          <w:rFonts w:ascii="Calibri" w:hAnsi="Calibri" w:cs="Calibri"/>
          <w:sz w:val="24"/>
          <w:szCs w:val="24"/>
        </w:rPr>
        <w:t xml:space="preserve"> w</w:t>
      </w:r>
      <w:r w:rsidR="4F893D96" w:rsidRPr="00792084">
        <w:rPr>
          <w:rFonts w:ascii="Calibri" w:hAnsi="Calibri" w:cs="Calibri"/>
          <w:sz w:val="24"/>
          <w:szCs w:val="24"/>
        </w:rPr>
        <w:t>ere</w:t>
      </w:r>
      <w:r w:rsidR="05CF08D0" w:rsidRPr="00792084">
        <w:rPr>
          <w:rFonts w:ascii="Calibri" w:hAnsi="Calibri" w:cs="Calibri"/>
          <w:sz w:val="24"/>
          <w:szCs w:val="24"/>
        </w:rPr>
        <w:t xml:space="preserve"> </w:t>
      </w:r>
      <w:r w:rsidR="05A88C0C" w:rsidRPr="00792084">
        <w:rPr>
          <w:rFonts w:ascii="Calibri" w:hAnsi="Calibri" w:cs="Calibri"/>
          <w:sz w:val="24"/>
          <w:szCs w:val="24"/>
        </w:rPr>
        <w:t>originally</w:t>
      </w:r>
      <w:r w:rsidR="05CF08D0" w:rsidRPr="00792084">
        <w:rPr>
          <w:rFonts w:ascii="Calibri" w:hAnsi="Calibri" w:cs="Calibri"/>
          <w:sz w:val="24"/>
          <w:szCs w:val="24"/>
        </w:rPr>
        <w:t xml:space="preserve"> </w:t>
      </w:r>
      <w:r w:rsidR="2A0F2D99" w:rsidRPr="00792084">
        <w:rPr>
          <w:rFonts w:ascii="Calibri" w:hAnsi="Calibri" w:cs="Calibri"/>
          <w:sz w:val="24"/>
          <w:szCs w:val="24"/>
        </w:rPr>
        <w:t>designed</w:t>
      </w:r>
      <w:r w:rsidR="05CF08D0" w:rsidRPr="00792084">
        <w:rPr>
          <w:rFonts w:ascii="Calibri" w:hAnsi="Calibri" w:cs="Calibri"/>
          <w:sz w:val="24"/>
          <w:szCs w:val="24"/>
        </w:rPr>
        <w:t xml:space="preserve"> to run in </w:t>
      </w:r>
      <w:r w:rsidR="66B2CA00" w:rsidRPr="00792084">
        <w:rPr>
          <w:rFonts w:ascii="Calibri" w:hAnsi="Calibri" w:cs="Calibri"/>
          <w:sz w:val="24"/>
          <w:szCs w:val="24"/>
        </w:rPr>
        <w:t>a command</w:t>
      </w:r>
      <w:r w:rsidR="05CF08D0" w:rsidRPr="00792084">
        <w:rPr>
          <w:rFonts w:ascii="Calibri" w:hAnsi="Calibri" w:cs="Calibri"/>
          <w:sz w:val="24"/>
          <w:szCs w:val="24"/>
        </w:rPr>
        <w:t xml:space="preserve"> line </w:t>
      </w:r>
      <w:r w:rsidR="210BB1BC" w:rsidRPr="00792084">
        <w:rPr>
          <w:rFonts w:ascii="Calibri" w:hAnsi="Calibri" w:cs="Calibri"/>
          <w:sz w:val="24"/>
          <w:szCs w:val="24"/>
        </w:rPr>
        <w:t xml:space="preserve">environment </w:t>
      </w:r>
      <w:r w:rsidR="05CF08D0" w:rsidRPr="00792084">
        <w:rPr>
          <w:rFonts w:ascii="Calibri" w:hAnsi="Calibri" w:cs="Calibri"/>
          <w:sz w:val="24"/>
          <w:szCs w:val="24"/>
        </w:rPr>
        <w:t>instead of RStudio</w:t>
      </w:r>
      <w:r w:rsidR="59583FF0" w:rsidRPr="00792084">
        <w:rPr>
          <w:rFonts w:ascii="Calibri" w:hAnsi="Calibri" w:cs="Calibri"/>
          <w:sz w:val="24"/>
          <w:szCs w:val="24"/>
        </w:rPr>
        <w:t>. Enabling</w:t>
      </w:r>
      <w:r w:rsidR="05CF08D0" w:rsidRPr="00792084">
        <w:rPr>
          <w:rFonts w:ascii="Calibri" w:hAnsi="Calibri" w:cs="Calibri"/>
          <w:sz w:val="24"/>
          <w:szCs w:val="24"/>
        </w:rPr>
        <w:t xml:space="preserve"> or disabling certain lines of code is </w:t>
      </w:r>
      <w:r w:rsidR="28B0E480" w:rsidRPr="00792084">
        <w:rPr>
          <w:rFonts w:ascii="Calibri" w:hAnsi="Calibri" w:cs="Calibri"/>
          <w:sz w:val="24"/>
          <w:szCs w:val="24"/>
        </w:rPr>
        <w:t>the easiest</w:t>
      </w:r>
      <w:r w:rsidR="3239A77C" w:rsidRPr="00792084">
        <w:rPr>
          <w:rFonts w:ascii="Calibri" w:hAnsi="Calibri" w:cs="Calibri"/>
          <w:sz w:val="24"/>
          <w:szCs w:val="24"/>
        </w:rPr>
        <w:t xml:space="preserve"> way to reconfigure the setup</w:t>
      </w:r>
      <w:r w:rsidR="312DFE13" w:rsidRPr="00792084">
        <w:rPr>
          <w:rFonts w:ascii="Calibri" w:hAnsi="Calibri" w:cs="Calibri"/>
          <w:sz w:val="24"/>
          <w:szCs w:val="24"/>
        </w:rPr>
        <w:t xml:space="preserve"> for the input files</w:t>
      </w:r>
      <w:r w:rsidR="3239A77C" w:rsidRPr="00792084">
        <w:rPr>
          <w:rFonts w:ascii="Calibri" w:hAnsi="Calibri" w:cs="Calibri"/>
          <w:sz w:val="24"/>
          <w:szCs w:val="24"/>
        </w:rPr>
        <w:t>.</w:t>
      </w:r>
    </w:p>
    <w:p w14:paraId="4A92F461"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1A519038" w14:textId="47D574DC" w:rsidR="004D0A45" w:rsidRPr="000030F9" w:rsidRDefault="797BDB65" w:rsidP="008F31C4">
      <w:pPr>
        <w:pStyle w:val="ListParagraph"/>
        <w:numPr>
          <w:ilvl w:val="2"/>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 xml:space="preserve">Open the </w:t>
      </w:r>
      <w:proofErr w:type="spellStart"/>
      <w:r w:rsidRPr="000030F9">
        <w:rPr>
          <w:rFonts w:ascii="Calibri" w:hAnsi="Calibri" w:cs="Calibri"/>
          <w:sz w:val="24"/>
          <w:szCs w:val="24"/>
          <w:highlight w:val="yellow"/>
        </w:rPr>
        <w:t>SPIA_Code.Rmd</w:t>
      </w:r>
      <w:proofErr w:type="spellEnd"/>
      <w:r w:rsidRPr="000030F9">
        <w:rPr>
          <w:rFonts w:ascii="Calibri" w:hAnsi="Calibri" w:cs="Calibri"/>
          <w:sz w:val="24"/>
          <w:szCs w:val="24"/>
          <w:highlight w:val="yellow"/>
        </w:rPr>
        <w:t xml:space="preserve"> script in R Studio by clicking the </w:t>
      </w:r>
      <w:r w:rsidRPr="000030F9">
        <w:rPr>
          <w:rFonts w:ascii="Calibri" w:hAnsi="Calibri" w:cs="Calibri"/>
          <w:b/>
          <w:bCs/>
          <w:sz w:val="24"/>
          <w:szCs w:val="24"/>
          <w:highlight w:val="yellow"/>
        </w:rPr>
        <w:t>Open File</w:t>
      </w:r>
      <w:r w:rsidRPr="000030F9">
        <w:rPr>
          <w:rFonts w:ascii="Calibri" w:hAnsi="Calibri" w:cs="Calibri"/>
          <w:sz w:val="24"/>
          <w:szCs w:val="24"/>
          <w:highlight w:val="yellow"/>
        </w:rPr>
        <w:t xml:space="preserve"> option in the File menu, then selecting the script name</w:t>
      </w:r>
      <w:r w:rsidR="00AD3D1C" w:rsidRPr="000030F9">
        <w:rPr>
          <w:rFonts w:ascii="Calibri" w:hAnsi="Calibri" w:cs="Calibri"/>
          <w:sz w:val="24"/>
          <w:szCs w:val="24"/>
          <w:highlight w:val="yellow"/>
        </w:rPr>
        <w:t xml:space="preserve">. </w:t>
      </w:r>
      <w:r w:rsidRPr="000030F9">
        <w:rPr>
          <w:rFonts w:ascii="Calibri" w:hAnsi="Calibri" w:cs="Calibri"/>
          <w:sz w:val="24"/>
          <w:szCs w:val="24"/>
          <w:highlight w:val="yellow"/>
        </w:rPr>
        <w:t>In the R Studio code window</w:t>
      </w:r>
      <w:r w:rsidR="7A938920" w:rsidRPr="000030F9">
        <w:rPr>
          <w:rFonts w:ascii="Calibri" w:hAnsi="Calibri" w:cs="Calibri"/>
          <w:sz w:val="24"/>
          <w:szCs w:val="24"/>
          <w:highlight w:val="yellow"/>
        </w:rPr>
        <w:t xml:space="preserve"> </w:t>
      </w:r>
      <w:r w:rsidR="00457504" w:rsidRPr="000030F9">
        <w:rPr>
          <w:rFonts w:ascii="Calibri" w:hAnsi="Calibri" w:cs="Calibri"/>
          <w:sz w:val="24"/>
          <w:szCs w:val="24"/>
          <w:highlight w:val="yellow"/>
        </w:rPr>
        <w:t>by</w:t>
      </w:r>
      <w:r w:rsidR="7A938920" w:rsidRPr="000030F9">
        <w:rPr>
          <w:rFonts w:ascii="Calibri" w:hAnsi="Calibri" w:cs="Calibri"/>
          <w:sz w:val="24"/>
          <w:szCs w:val="24"/>
          <w:highlight w:val="yellow"/>
        </w:rPr>
        <w:t xml:space="preserve"> default, this is </w:t>
      </w:r>
      <w:r w:rsidR="3857E87D" w:rsidRPr="000030F9">
        <w:rPr>
          <w:rFonts w:ascii="Calibri" w:hAnsi="Calibri" w:cs="Calibri"/>
          <w:sz w:val="24"/>
          <w:szCs w:val="24"/>
          <w:highlight w:val="yellow"/>
        </w:rPr>
        <w:t xml:space="preserve">located at the </w:t>
      </w:r>
      <w:r w:rsidR="7A938920" w:rsidRPr="000030F9">
        <w:rPr>
          <w:rFonts w:ascii="Calibri" w:hAnsi="Calibri" w:cs="Calibri"/>
          <w:sz w:val="24"/>
          <w:szCs w:val="24"/>
          <w:highlight w:val="yellow"/>
        </w:rPr>
        <w:t>top left panel</w:t>
      </w:r>
      <w:r w:rsidR="00AD3D1C" w:rsidRPr="000030F9">
        <w:rPr>
          <w:rFonts w:ascii="Calibri" w:hAnsi="Calibri" w:cs="Calibri"/>
          <w:sz w:val="24"/>
          <w:szCs w:val="24"/>
          <w:highlight w:val="yellow"/>
        </w:rPr>
        <w:t>.</w:t>
      </w:r>
    </w:p>
    <w:p w14:paraId="54678F1C" w14:textId="77777777" w:rsidR="00AD3D1C" w:rsidRPr="000030F9" w:rsidRDefault="00AD3D1C" w:rsidP="008F31C4">
      <w:pPr>
        <w:pStyle w:val="ListParagraph"/>
        <w:spacing w:after="0" w:line="240" w:lineRule="auto"/>
        <w:ind w:left="0"/>
        <w:contextualSpacing w:val="0"/>
        <w:jc w:val="both"/>
        <w:rPr>
          <w:rFonts w:ascii="Calibri" w:hAnsi="Calibri" w:cs="Calibri"/>
          <w:sz w:val="24"/>
          <w:szCs w:val="24"/>
          <w:highlight w:val="yellow"/>
        </w:rPr>
      </w:pPr>
    </w:p>
    <w:p w14:paraId="3BD41910" w14:textId="5530AC47" w:rsidR="009D7682" w:rsidRPr="000030F9" w:rsidRDefault="797BDB65" w:rsidP="008F31C4">
      <w:pPr>
        <w:pStyle w:val="ListParagraph"/>
        <w:numPr>
          <w:ilvl w:val="2"/>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 xml:space="preserve">Select all lines of code in the file and click the </w:t>
      </w:r>
      <w:r w:rsidRPr="000030F9">
        <w:rPr>
          <w:rFonts w:ascii="Calibri" w:hAnsi="Calibri" w:cs="Calibri"/>
          <w:b/>
          <w:bCs/>
          <w:sz w:val="24"/>
          <w:szCs w:val="24"/>
          <w:highlight w:val="yellow"/>
        </w:rPr>
        <w:t>Run</w:t>
      </w:r>
      <w:r w:rsidRPr="000030F9">
        <w:rPr>
          <w:rFonts w:ascii="Calibri" w:hAnsi="Calibri" w:cs="Calibri"/>
          <w:sz w:val="24"/>
          <w:szCs w:val="24"/>
          <w:highlight w:val="yellow"/>
        </w:rPr>
        <w:t xml:space="preserve"> button</w:t>
      </w:r>
      <w:r w:rsidR="731E5113" w:rsidRPr="000030F9">
        <w:rPr>
          <w:rFonts w:ascii="Calibri" w:hAnsi="Calibri" w:cs="Calibri"/>
          <w:sz w:val="24"/>
          <w:szCs w:val="24"/>
          <w:highlight w:val="yellow"/>
        </w:rPr>
        <w:t xml:space="preserve"> (</w:t>
      </w:r>
      <w:r w:rsidR="0041556F" w:rsidRPr="000030F9">
        <w:rPr>
          <w:rFonts w:ascii="Calibri" w:hAnsi="Calibri" w:cs="Calibri"/>
          <w:sz w:val="24"/>
          <w:szCs w:val="24"/>
          <w:highlight w:val="yellow"/>
        </w:rPr>
        <w:t xml:space="preserve">or </w:t>
      </w:r>
      <w:r w:rsidR="731E5113" w:rsidRPr="000030F9">
        <w:rPr>
          <w:rFonts w:ascii="Calibri" w:hAnsi="Calibri" w:cs="Calibri"/>
          <w:b/>
          <w:bCs/>
          <w:sz w:val="24"/>
          <w:szCs w:val="24"/>
          <w:highlight w:val="yellow"/>
        </w:rPr>
        <w:t>Run Selected Line(s)</w:t>
      </w:r>
      <w:r w:rsidR="731E5113" w:rsidRPr="000030F9">
        <w:rPr>
          <w:rFonts w:ascii="Calibri" w:hAnsi="Calibri" w:cs="Calibri"/>
          <w:sz w:val="24"/>
          <w:szCs w:val="24"/>
          <w:highlight w:val="yellow"/>
        </w:rPr>
        <w:t>)</w:t>
      </w:r>
      <w:r w:rsidR="0041556F" w:rsidRPr="000030F9">
        <w:rPr>
          <w:rFonts w:ascii="Calibri" w:hAnsi="Calibri" w:cs="Calibri"/>
          <w:sz w:val="24"/>
          <w:szCs w:val="24"/>
          <w:highlight w:val="yellow"/>
        </w:rPr>
        <w:t xml:space="preserve"> button, which is located </w:t>
      </w:r>
      <w:r w:rsidR="007058CA" w:rsidRPr="000030F9">
        <w:rPr>
          <w:rFonts w:ascii="Calibri" w:hAnsi="Calibri" w:cs="Calibri"/>
          <w:sz w:val="24"/>
          <w:szCs w:val="24"/>
          <w:highlight w:val="yellow"/>
        </w:rPr>
        <w:t>above and to the right of the code window</w:t>
      </w:r>
      <w:r w:rsidR="00AD3D1C" w:rsidRPr="000030F9">
        <w:rPr>
          <w:rFonts w:ascii="Calibri" w:hAnsi="Calibri" w:cs="Calibri"/>
          <w:sz w:val="24"/>
          <w:szCs w:val="24"/>
          <w:highlight w:val="yellow"/>
        </w:rPr>
        <w:t xml:space="preserve">. </w:t>
      </w:r>
      <w:r w:rsidR="351B174B" w:rsidRPr="000030F9">
        <w:rPr>
          <w:rFonts w:ascii="Calibri" w:hAnsi="Calibri" w:cs="Calibri"/>
          <w:sz w:val="24"/>
          <w:szCs w:val="24"/>
          <w:highlight w:val="yellow"/>
        </w:rPr>
        <w:t xml:space="preserve">A successful run will produce a file named </w:t>
      </w:r>
      <w:proofErr w:type="gramStart"/>
      <w:r w:rsidR="351B174B" w:rsidRPr="000030F9">
        <w:rPr>
          <w:rFonts w:ascii="Calibri" w:hAnsi="Calibri" w:cs="Calibri"/>
          <w:sz w:val="24"/>
          <w:szCs w:val="24"/>
          <w:highlight w:val="yellow"/>
        </w:rPr>
        <w:t>similar to</w:t>
      </w:r>
      <w:proofErr w:type="gramEnd"/>
      <w:r w:rsidR="351B174B" w:rsidRPr="000030F9">
        <w:rPr>
          <w:rFonts w:ascii="Calibri" w:hAnsi="Calibri" w:cs="Calibri"/>
          <w:sz w:val="24"/>
          <w:szCs w:val="24"/>
          <w:highlight w:val="yellow"/>
        </w:rPr>
        <w:t xml:space="preserve"> edgeR_dge.rds-TreatmentTumor-TreatmentNativeTissue_2025-04-23_10-56-45.12767_SPIA_Results.csv in the download directory</w:t>
      </w:r>
      <w:r w:rsidR="62F4A721" w:rsidRPr="000030F9">
        <w:rPr>
          <w:rFonts w:ascii="Calibri" w:hAnsi="Calibri" w:cs="Calibri"/>
          <w:sz w:val="24"/>
          <w:szCs w:val="24"/>
          <w:highlight w:val="yellow"/>
        </w:rPr>
        <w:t>. This file will contain the statistically significant signaling pathways</w:t>
      </w:r>
    </w:p>
    <w:p w14:paraId="7ABFDE19" w14:textId="77777777" w:rsidR="00AD3D1C" w:rsidRPr="000030F9" w:rsidRDefault="00AD3D1C" w:rsidP="008F31C4">
      <w:pPr>
        <w:pStyle w:val="ListParagraph"/>
        <w:spacing w:after="0" w:line="240" w:lineRule="auto"/>
        <w:ind w:left="0"/>
        <w:contextualSpacing w:val="0"/>
        <w:jc w:val="both"/>
        <w:rPr>
          <w:rFonts w:ascii="Calibri" w:hAnsi="Calibri" w:cs="Calibri"/>
          <w:sz w:val="24"/>
          <w:szCs w:val="24"/>
          <w:highlight w:val="yellow"/>
        </w:rPr>
      </w:pPr>
    </w:p>
    <w:p w14:paraId="286F0F48" w14:textId="18B02806" w:rsidR="352FBD8A" w:rsidRPr="000030F9" w:rsidRDefault="00AD3D1C" w:rsidP="008F31C4">
      <w:pPr>
        <w:pStyle w:val="ListParagraph"/>
        <w:numPr>
          <w:ilvl w:val="2"/>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Review t</w:t>
      </w:r>
      <w:r w:rsidR="352FBD8A" w:rsidRPr="000030F9">
        <w:rPr>
          <w:rFonts w:ascii="Calibri" w:hAnsi="Calibri" w:cs="Calibri"/>
          <w:sz w:val="24"/>
          <w:szCs w:val="24"/>
          <w:highlight w:val="yellow"/>
        </w:rPr>
        <w:t xml:space="preserve">he file with the statistically significant results </w:t>
      </w:r>
      <w:r w:rsidRPr="000030F9">
        <w:rPr>
          <w:rFonts w:ascii="Calibri" w:hAnsi="Calibri" w:cs="Calibri"/>
          <w:sz w:val="24"/>
          <w:szCs w:val="24"/>
          <w:highlight w:val="yellow"/>
        </w:rPr>
        <w:t>manually</w:t>
      </w:r>
      <w:r w:rsidR="0F98CE25" w:rsidRPr="000030F9">
        <w:rPr>
          <w:rFonts w:ascii="Calibri" w:hAnsi="Calibri" w:cs="Calibri"/>
          <w:sz w:val="24"/>
          <w:szCs w:val="24"/>
          <w:highlight w:val="yellow"/>
        </w:rPr>
        <w:t xml:space="preserve"> by opening it as a spreadsheet. The contents of this </w:t>
      </w:r>
      <w:r w:rsidR="75C3728D" w:rsidRPr="000030F9">
        <w:rPr>
          <w:rFonts w:ascii="Calibri" w:hAnsi="Calibri" w:cs="Calibri"/>
          <w:sz w:val="24"/>
          <w:szCs w:val="24"/>
          <w:highlight w:val="yellow"/>
        </w:rPr>
        <w:t>file should help to summarize the underlying intracellular signaling cascades that are significantly represented by the differentially expressed genes</w:t>
      </w:r>
      <w:r w:rsidRPr="000030F9">
        <w:rPr>
          <w:rFonts w:ascii="Calibri" w:hAnsi="Calibri" w:cs="Calibri"/>
          <w:sz w:val="24"/>
          <w:szCs w:val="24"/>
          <w:highlight w:val="yellow"/>
        </w:rPr>
        <w:t>.</w:t>
      </w:r>
    </w:p>
    <w:p w14:paraId="625A1287"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364D5059" w14:textId="113A9845" w:rsidR="004D0A45" w:rsidRPr="008F31C4" w:rsidRDefault="00AD3D1C"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 xml:space="preserve">NOTE: </w:t>
      </w:r>
      <w:r w:rsidR="710FB92A" w:rsidRPr="008F31C4">
        <w:rPr>
          <w:rFonts w:ascii="Calibri" w:hAnsi="Calibri" w:cs="Calibri"/>
          <w:sz w:val="24"/>
          <w:szCs w:val="24"/>
        </w:rPr>
        <w:t>Completing the calculation of significant pathways</w:t>
      </w:r>
      <w:r w:rsidR="7736E9FC" w:rsidRPr="008F31C4">
        <w:rPr>
          <w:rFonts w:ascii="Calibri" w:hAnsi="Calibri" w:cs="Calibri"/>
          <w:sz w:val="24"/>
          <w:szCs w:val="24"/>
        </w:rPr>
        <w:t xml:space="preserve"> </w:t>
      </w:r>
      <w:r w:rsidR="797BDB65" w:rsidRPr="008F31C4">
        <w:rPr>
          <w:rFonts w:ascii="Calibri" w:hAnsi="Calibri" w:cs="Calibri"/>
          <w:sz w:val="24"/>
          <w:szCs w:val="24"/>
        </w:rPr>
        <w:t>may take anywhere from ~30 min to several hours, depending on the strength of the signal in the dataset being analyzed</w:t>
      </w:r>
      <w:r w:rsidR="62D8087D" w:rsidRPr="008F31C4">
        <w:rPr>
          <w:rFonts w:ascii="Calibri" w:hAnsi="Calibri" w:cs="Calibri"/>
          <w:sz w:val="24"/>
          <w:szCs w:val="24"/>
        </w:rPr>
        <w:t xml:space="preserve">. When the program is running, </w:t>
      </w:r>
      <w:r w:rsidR="007058CA" w:rsidRPr="008F31C4">
        <w:rPr>
          <w:rFonts w:ascii="Calibri" w:hAnsi="Calibri" w:cs="Calibri"/>
          <w:sz w:val="24"/>
          <w:szCs w:val="24"/>
        </w:rPr>
        <w:t xml:space="preserve">real-time progress </w:t>
      </w:r>
      <w:r w:rsidR="62D8087D" w:rsidRPr="008F31C4">
        <w:rPr>
          <w:rFonts w:ascii="Calibri" w:hAnsi="Calibri" w:cs="Calibri"/>
          <w:sz w:val="24"/>
          <w:szCs w:val="24"/>
        </w:rPr>
        <w:t xml:space="preserve">messages will continuously </w:t>
      </w:r>
      <w:r w:rsidR="007058CA" w:rsidRPr="008F31C4">
        <w:rPr>
          <w:rFonts w:ascii="Calibri" w:hAnsi="Calibri" w:cs="Calibri"/>
          <w:sz w:val="24"/>
          <w:szCs w:val="24"/>
        </w:rPr>
        <w:t>update</w:t>
      </w:r>
      <w:r w:rsidR="62D8087D" w:rsidRPr="008F31C4">
        <w:rPr>
          <w:rFonts w:ascii="Calibri" w:hAnsi="Calibri" w:cs="Calibri"/>
          <w:sz w:val="24"/>
          <w:szCs w:val="24"/>
        </w:rPr>
        <w:t xml:space="preserve"> </w:t>
      </w:r>
      <w:r w:rsidR="438E2285" w:rsidRPr="008F31C4">
        <w:rPr>
          <w:rFonts w:ascii="Calibri" w:hAnsi="Calibri" w:cs="Calibri"/>
          <w:sz w:val="24"/>
          <w:szCs w:val="24"/>
        </w:rPr>
        <w:t>in</w:t>
      </w:r>
      <w:r w:rsidR="62D8087D" w:rsidRPr="008F31C4">
        <w:rPr>
          <w:rFonts w:ascii="Calibri" w:hAnsi="Calibri" w:cs="Calibri"/>
          <w:sz w:val="24"/>
          <w:szCs w:val="24"/>
        </w:rPr>
        <w:t xml:space="preserve"> the console</w:t>
      </w:r>
      <w:r w:rsidR="664AAB60" w:rsidRPr="008F31C4">
        <w:rPr>
          <w:rFonts w:ascii="Calibri" w:hAnsi="Calibri" w:cs="Calibri"/>
          <w:sz w:val="24"/>
          <w:szCs w:val="24"/>
        </w:rPr>
        <w:t xml:space="preserve"> window</w:t>
      </w:r>
      <w:r w:rsidR="62D8087D" w:rsidRPr="008F31C4">
        <w:rPr>
          <w:rFonts w:ascii="Calibri" w:hAnsi="Calibri" w:cs="Calibri"/>
          <w:sz w:val="24"/>
          <w:szCs w:val="24"/>
        </w:rPr>
        <w:t>.</w:t>
      </w:r>
      <w:r w:rsidR="792764F9" w:rsidRPr="008F31C4">
        <w:rPr>
          <w:rFonts w:ascii="Calibri" w:hAnsi="Calibri" w:cs="Calibri"/>
          <w:sz w:val="24"/>
          <w:szCs w:val="24"/>
        </w:rPr>
        <w:t xml:space="preserve"> The </w:t>
      </w:r>
      <w:r w:rsidRPr="008F31C4">
        <w:rPr>
          <w:rFonts w:ascii="Calibri" w:hAnsi="Calibri" w:cs="Calibri"/>
          <w:sz w:val="24"/>
          <w:szCs w:val="24"/>
        </w:rPr>
        <w:t>frequently</w:t>
      </w:r>
      <w:r w:rsidR="792764F9" w:rsidRPr="008F31C4">
        <w:rPr>
          <w:rFonts w:ascii="Calibri" w:hAnsi="Calibri" w:cs="Calibri"/>
          <w:sz w:val="24"/>
          <w:szCs w:val="24"/>
        </w:rPr>
        <w:t xml:space="preserve"> updated messages </w:t>
      </w:r>
      <w:r w:rsidR="007058CA" w:rsidRPr="008F31C4">
        <w:rPr>
          <w:rFonts w:ascii="Calibri" w:hAnsi="Calibri" w:cs="Calibri"/>
          <w:sz w:val="24"/>
          <w:szCs w:val="24"/>
        </w:rPr>
        <w:t>show that</w:t>
      </w:r>
      <w:r w:rsidR="792764F9" w:rsidRPr="008F31C4">
        <w:rPr>
          <w:rFonts w:ascii="Calibri" w:hAnsi="Calibri" w:cs="Calibri"/>
          <w:sz w:val="24"/>
          <w:szCs w:val="24"/>
        </w:rPr>
        <w:t xml:space="preserve"> the program is working successfully.</w:t>
      </w:r>
      <w:r w:rsidRPr="008F31C4">
        <w:rPr>
          <w:rFonts w:ascii="Calibri" w:hAnsi="Calibri" w:cs="Calibri"/>
          <w:sz w:val="24"/>
          <w:szCs w:val="24"/>
        </w:rPr>
        <w:t xml:space="preserve"> </w:t>
      </w:r>
      <w:r w:rsidR="797BDB65" w:rsidRPr="008F31C4">
        <w:rPr>
          <w:rFonts w:ascii="Calibri" w:hAnsi="Calibri" w:cs="Calibri"/>
          <w:sz w:val="24"/>
          <w:szCs w:val="24"/>
        </w:rPr>
        <w:t xml:space="preserve">More detailed descriptions of what occurs in this step can be found </w:t>
      </w:r>
      <w:r w:rsidR="007B1C37" w:rsidRPr="008F31C4">
        <w:rPr>
          <w:rFonts w:ascii="Calibri" w:hAnsi="Calibri" w:cs="Calibri"/>
          <w:sz w:val="24"/>
          <w:szCs w:val="24"/>
        </w:rPr>
        <w:t>i</w:t>
      </w:r>
      <w:r w:rsidR="797BDB65" w:rsidRPr="008F31C4">
        <w:rPr>
          <w:rFonts w:ascii="Calibri" w:hAnsi="Calibri" w:cs="Calibri"/>
          <w:sz w:val="24"/>
          <w:szCs w:val="24"/>
        </w:rPr>
        <w:t xml:space="preserve">n </w:t>
      </w:r>
      <w:r w:rsidR="007B1C37" w:rsidRPr="008F31C4">
        <w:rPr>
          <w:rFonts w:ascii="Calibri" w:hAnsi="Calibri" w:cs="Calibri"/>
          <w:sz w:val="24"/>
          <w:szCs w:val="24"/>
        </w:rPr>
        <w:t xml:space="preserve">the </w:t>
      </w:r>
      <w:r w:rsidR="797BDB65" w:rsidRPr="008F31C4">
        <w:rPr>
          <w:rFonts w:ascii="Calibri" w:hAnsi="Calibri" w:cs="Calibri"/>
          <w:sz w:val="24"/>
          <w:szCs w:val="24"/>
        </w:rPr>
        <w:t>GitHub</w:t>
      </w:r>
      <w:r w:rsidR="007B1C37" w:rsidRPr="008F31C4">
        <w:rPr>
          <w:rFonts w:ascii="Calibri" w:hAnsi="Calibri" w:cs="Calibri"/>
          <w:sz w:val="24"/>
          <w:szCs w:val="24"/>
        </w:rPr>
        <w:t xml:space="preserve"> repository</w:t>
      </w:r>
      <w:r w:rsidR="797BDB65" w:rsidRPr="008F31C4">
        <w:rPr>
          <w:rFonts w:ascii="Calibri" w:hAnsi="Calibri" w:cs="Calibri"/>
          <w:sz w:val="24"/>
          <w:szCs w:val="24"/>
        </w:rPr>
        <w:t xml:space="preserve">: </w:t>
      </w:r>
      <w:r w:rsidR="003121A8" w:rsidRPr="008F31C4">
        <w:rPr>
          <w:rFonts w:ascii="Calibri" w:hAnsi="Calibri" w:cs="Calibri"/>
          <w:sz w:val="24"/>
          <w:szCs w:val="24"/>
        </w:rPr>
        <w:t>https://github.com/bpickett/Pathway2Targets/tree/main</w:t>
      </w:r>
    </w:p>
    <w:p w14:paraId="6905A81B"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2CE88FEE" w14:textId="1F37790F" w:rsidR="12DE22BA" w:rsidRDefault="797BDB65" w:rsidP="008F31C4">
      <w:pPr>
        <w:pStyle w:val="ListParagraph"/>
        <w:numPr>
          <w:ilvl w:val="2"/>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If using the sample input file, the output file from this step will be found in the Downloads folder and will be named edgeR_dge.rds-TreatmentTumor-TreatmentNativeTissue</w:t>
      </w:r>
      <w:proofErr w:type="gramStart"/>
      <w:r w:rsidRPr="008F31C4">
        <w:rPr>
          <w:rFonts w:ascii="Calibri" w:hAnsi="Calibri" w:cs="Calibri"/>
          <w:sz w:val="24"/>
          <w:szCs w:val="24"/>
        </w:rPr>
        <w:t>_”timestamp</w:t>
      </w:r>
      <w:proofErr w:type="gramEnd"/>
      <w:r w:rsidRPr="008F31C4">
        <w:rPr>
          <w:rFonts w:ascii="Calibri" w:hAnsi="Calibri" w:cs="Calibri"/>
          <w:sz w:val="24"/>
          <w:szCs w:val="24"/>
        </w:rPr>
        <w:t>”_SPIA_Results.csv</w:t>
      </w:r>
      <w:r w:rsidR="00CD641D" w:rsidRPr="008F31C4">
        <w:rPr>
          <w:rFonts w:ascii="Calibri" w:hAnsi="Calibri" w:cs="Calibri"/>
          <w:sz w:val="24"/>
          <w:szCs w:val="24"/>
        </w:rPr>
        <w:t>.</w:t>
      </w:r>
      <w:r w:rsidR="00AD3D1C" w:rsidRPr="008F31C4">
        <w:rPr>
          <w:rFonts w:ascii="Calibri" w:hAnsi="Calibri" w:cs="Calibri"/>
          <w:sz w:val="24"/>
          <w:szCs w:val="24"/>
        </w:rPr>
        <w:t xml:space="preserve"> </w:t>
      </w:r>
      <w:r w:rsidR="12DE22BA" w:rsidRPr="008F31C4">
        <w:rPr>
          <w:rFonts w:ascii="Calibri" w:hAnsi="Calibri" w:cs="Calibri"/>
          <w:sz w:val="24"/>
          <w:szCs w:val="24"/>
        </w:rPr>
        <w:t>Th</w:t>
      </w:r>
      <w:r w:rsidR="00CD641D" w:rsidRPr="008F31C4">
        <w:rPr>
          <w:rFonts w:ascii="Calibri" w:hAnsi="Calibri" w:cs="Calibri"/>
          <w:sz w:val="24"/>
          <w:szCs w:val="24"/>
        </w:rPr>
        <w:t>is</w:t>
      </w:r>
      <w:r w:rsidR="12DE22BA" w:rsidRPr="008F31C4">
        <w:rPr>
          <w:rFonts w:ascii="Calibri" w:hAnsi="Calibri" w:cs="Calibri"/>
          <w:sz w:val="24"/>
          <w:szCs w:val="24"/>
        </w:rPr>
        <w:t xml:space="preserve"> naming style reflects the input</w:t>
      </w:r>
      <w:r w:rsidR="00CD641D" w:rsidRPr="008F31C4">
        <w:rPr>
          <w:rFonts w:ascii="Calibri" w:hAnsi="Calibri" w:cs="Calibri"/>
          <w:sz w:val="24"/>
          <w:szCs w:val="24"/>
        </w:rPr>
        <w:t xml:space="preserve"> file name</w:t>
      </w:r>
      <w:r w:rsidR="12DE22BA" w:rsidRPr="008F31C4">
        <w:rPr>
          <w:rFonts w:ascii="Calibri" w:hAnsi="Calibri" w:cs="Calibri"/>
          <w:sz w:val="24"/>
          <w:szCs w:val="24"/>
        </w:rPr>
        <w:t>, the process</w:t>
      </w:r>
      <w:r w:rsidR="00CD641D" w:rsidRPr="008F31C4">
        <w:rPr>
          <w:rFonts w:ascii="Calibri" w:hAnsi="Calibri" w:cs="Calibri"/>
          <w:sz w:val="24"/>
          <w:szCs w:val="24"/>
        </w:rPr>
        <w:t xml:space="preserve"> being performed</w:t>
      </w:r>
      <w:r w:rsidR="12DE22BA" w:rsidRPr="008F31C4">
        <w:rPr>
          <w:rFonts w:ascii="Calibri" w:hAnsi="Calibri" w:cs="Calibri"/>
          <w:sz w:val="24"/>
          <w:szCs w:val="24"/>
        </w:rPr>
        <w:t>, and the output.</w:t>
      </w:r>
      <w:r w:rsidR="1C4C70CC" w:rsidRPr="008F31C4">
        <w:rPr>
          <w:rFonts w:ascii="Calibri" w:hAnsi="Calibri" w:cs="Calibri"/>
          <w:sz w:val="24"/>
          <w:szCs w:val="24"/>
        </w:rPr>
        <w:t xml:space="preserve"> This avoids confusion in identifying files if more than one is processed.</w:t>
      </w:r>
    </w:p>
    <w:p w14:paraId="079C46ED" w14:textId="77777777" w:rsidR="0057025A" w:rsidRPr="008F31C4" w:rsidRDefault="0057025A" w:rsidP="0057025A">
      <w:pPr>
        <w:pStyle w:val="ListParagraph"/>
        <w:spacing w:after="0" w:line="240" w:lineRule="auto"/>
        <w:ind w:left="0"/>
        <w:contextualSpacing w:val="0"/>
        <w:jc w:val="both"/>
        <w:rPr>
          <w:rFonts w:ascii="Calibri" w:hAnsi="Calibri" w:cs="Calibri"/>
          <w:sz w:val="24"/>
          <w:szCs w:val="24"/>
        </w:rPr>
      </w:pPr>
    </w:p>
    <w:p w14:paraId="1582A51B" w14:textId="66841439" w:rsidR="61CBE601" w:rsidRPr="008F31C4" w:rsidRDefault="00AD3D1C" w:rsidP="008F31C4">
      <w:pPr>
        <w:pStyle w:val="ListParagraph"/>
        <w:numPr>
          <w:ilvl w:val="2"/>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Adjust o</w:t>
      </w:r>
      <w:r w:rsidR="61CBE601" w:rsidRPr="008F31C4">
        <w:rPr>
          <w:rFonts w:ascii="Calibri" w:hAnsi="Calibri" w:cs="Calibri"/>
          <w:sz w:val="24"/>
          <w:szCs w:val="24"/>
        </w:rPr>
        <w:t>ther parameters as described below</w:t>
      </w:r>
      <w:r w:rsidRPr="008F31C4">
        <w:rPr>
          <w:rFonts w:ascii="Calibri" w:hAnsi="Calibri" w:cs="Calibri"/>
          <w:sz w:val="24"/>
          <w:szCs w:val="24"/>
        </w:rPr>
        <w:t>.</w:t>
      </w:r>
    </w:p>
    <w:p w14:paraId="1A3A6AD9"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71066FB7" w14:textId="57E1086B" w:rsidR="64A078DF" w:rsidRPr="008F31C4" w:rsidRDefault="64A078DF" w:rsidP="008F31C4">
      <w:pPr>
        <w:pStyle w:val="ListParagraph"/>
        <w:numPr>
          <w:ilvl w:val="3"/>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lastRenderedPageBreak/>
        <w:t xml:space="preserve">The </w:t>
      </w:r>
      <w:r w:rsidR="29B2E96D" w:rsidRPr="008F31C4">
        <w:rPr>
          <w:rFonts w:ascii="Calibri" w:hAnsi="Calibri" w:cs="Calibri"/>
          <w:sz w:val="24"/>
          <w:szCs w:val="24"/>
        </w:rPr>
        <w:t>default parameters for the SPIA algorithm in this library is 1,000 permutations.</w:t>
      </w:r>
      <w:r w:rsidR="00AD3D1C" w:rsidRPr="008F31C4">
        <w:rPr>
          <w:rFonts w:ascii="Calibri" w:hAnsi="Calibri" w:cs="Calibri"/>
          <w:sz w:val="24"/>
          <w:szCs w:val="24"/>
        </w:rPr>
        <w:t xml:space="preserve"> I</w:t>
      </w:r>
      <w:r w:rsidR="29B2E96D" w:rsidRPr="008F31C4">
        <w:rPr>
          <w:rFonts w:ascii="Calibri" w:hAnsi="Calibri" w:cs="Calibri"/>
          <w:sz w:val="24"/>
          <w:szCs w:val="24"/>
        </w:rPr>
        <w:t xml:space="preserve">ncrease this to 2,000 permutations to improve confidence in the results. </w:t>
      </w:r>
      <w:r w:rsidR="00AD3D1C" w:rsidRPr="008F31C4">
        <w:rPr>
          <w:rFonts w:ascii="Calibri" w:hAnsi="Calibri" w:cs="Calibri"/>
          <w:sz w:val="24"/>
          <w:szCs w:val="24"/>
        </w:rPr>
        <w:t>Adjust t</w:t>
      </w:r>
      <w:r w:rsidR="29B2E96D" w:rsidRPr="008F31C4">
        <w:rPr>
          <w:rFonts w:ascii="Calibri" w:hAnsi="Calibri" w:cs="Calibri"/>
          <w:sz w:val="24"/>
          <w:szCs w:val="24"/>
        </w:rPr>
        <w:t xml:space="preserve">he number of permutations in lines </w:t>
      </w:r>
      <w:r w:rsidR="6D7E5BF0" w:rsidRPr="008F31C4">
        <w:rPr>
          <w:rFonts w:ascii="Calibri" w:hAnsi="Calibri" w:cs="Calibri"/>
          <w:sz w:val="24"/>
          <w:szCs w:val="24"/>
        </w:rPr>
        <w:t>84 and 85 of this script by changing the perm = 2000 to the desired number of permutations.</w:t>
      </w:r>
      <w:r w:rsidR="1412AFF2" w:rsidRPr="008F31C4">
        <w:rPr>
          <w:rFonts w:ascii="Calibri" w:hAnsi="Calibri" w:cs="Calibri"/>
          <w:sz w:val="24"/>
          <w:szCs w:val="24"/>
        </w:rPr>
        <w:t xml:space="preserve"> </w:t>
      </w:r>
      <w:r w:rsidR="00AD3D1C" w:rsidRPr="008F31C4">
        <w:rPr>
          <w:rFonts w:ascii="Calibri" w:hAnsi="Calibri" w:cs="Calibri"/>
          <w:sz w:val="24"/>
          <w:szCs w:val="24"/>
        </w:rPr>
        <w:t>Adjust o</w:t>
      </w:r>
      <w:r w:rsidR="1412AFF2" w:rsidRPr="008F31C4">
        <w:rPr>
          <w:rFonts w:ascii="Calibri" w:hAnsi="Calibri" w:cs="Calibri"/>
          <w:sz w:val="24"/>
          <w:szCs w:val="24"/>
        </w:rPr>
        <w:t>ther parameters as described below</w:t>
      </w:r>
      <w:r w:rsidR="00AD3D1C" w:rsidRPr="008F31C4">
        <w:rPr>
          <w:rFonts w:ascii="Calibri" w:hAnsi="Calibri" w:cs="Calibri"/>
          <w:sz w:val="24"/>
          <w:szCs w:val="24"/>
        </w:rPr>
        <w:t>.</w:t>
      </w:r>
    </w:p>
    <w:p w14:paraId="0FE02F36"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7827A233" w14:textId="0BCA8F21" w:rsidR="00E076FC" w:rsidRPr="008F31C4" w:rsidRDefault="00AD3D1C" w:rsidP="008F31C4">
      <w:pPr>
        <w:pStyle w:val="ListParagraph"/>
        <w:numPr>
          <w:ilvl w:val="3"/>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Adjust t</w:t>
      </w:r>
      <w:r w:rsidR="1412AFF2" w:rsidRPr="008F31C4">
        <w:rPr>
          <w:rFonts w:ascii="Calibri" w:hAnsi="Calibri" w:cs="Calibri"/>
          <w:sz w:val="24"/>
          <w:szCs w:val="24"/>
        </w:rPr>
        <w:t xml:space="preserve">he p-value </w:t>
      </w:r>
      <w:r w:rsidR="04308ADA" w:rsidRPr="008F31C4">
        <w:rPr>
          <w:rFonts w:ascii="Calibri" w:hAnsi="Calibri" w:cs="Calibri"/>
          <w:sz w:val="24"/>
          <w:szCs w:val="24"/>
        </w:rPr>
        <w:t xml:space="preserve">correction </w:t>
      </w:r>
      <w:r w:rsidR="1412AFF2" w:rsidRPr="008F31C4">
        <w:rPr>
          <w:rFonts w:ascii="Calibri" w:hAnsi="Calibri" w:cs="Calibri"/>
          <w:sz w:val="24"/>
          <w:szCs w:val="24"/>
        </w:rPr>
        <w:t>approach in lines 84 and 85</w:t>
      </w:r>
      <w:r w:rsidR="65100CD0" w:rsidRPr="008F31C4">
        <w:rPr>
          <w:rFonts w:ascii="Calibri" w:hAnsi="Calibri" w:cs="Calibri"/>
          <w:sz w:val="24"/>
          <w:szCs w:val="24"/>
        </w:rPr>
        <w:t xml:space="preserve"> by removing the </w:t>
      </w:r>
      <w:proofErr w:type="spellStart"/>
      <w:proofErr w:type="gramStart"/>
      <w:r w:rsidR="65100CD0" w:rsidRPr="008F31C4">
        <w:rPr>
          <w:rFonts w:ascii="Calibri" w:hAnsi="Calibri" w:cs="Calibri"/>
          <w:sz w:val="24"/>
          <w:szCs w:val="24"/>
        </w:rPr>
        <w:t>padj.method</w:t>
      </w:r>
      <w:proofErr w:type="spellEnd"/>
      <w:proofErr w:type="gramEnd"/>
      <w:r w:rsidR="65100CD0" w:rsidRPr="008F31C4">
        <w:rPr>
          <w:rFonts w:ascii="Calibri" w:hAnsi="Calibri" w:cs="Calibri"/>
          <w:sz w:val="24"/>
          <w:szCs w:val="24"/>
        </w:rPr>
        <w:t xml:space="preserve"> = ‘BH’. This will not correct p-values, which may make false-positive results more likely</w:t>
      </w:r>
      <w:r w:rsidRPr="008F31C4">
        <w:rPr>
          <w:rFonts w:ascii="Calibri" w:hAnsi="Calibri" w:cs="Calibri"/>
          <w:sz w:val="24"/>
          <w:szCs w:val="24"/>
        </w:rPr>
        <w:t>.</w:t>
      </w:r>
    </w:p>
    <w:p w14:paraId="151685D3" w14:textId="77777777" w:rsidR="00E076FC" w:rsidRPr="008F31C4" w:rsidRDefault="00E076FC" w:rsidP="008F31C4"/>
    <w:p w14:paraId="3E3E20DD" w14:textId="5AEBE0C3" w:rsidR="004D0A45" w:rsidRPr="000030F9" w:rsidRDefault="797BDB65" w:rsidP="008F31C4">
      <w:pPr>
        <w:pStyle w:val="ListParagraph"/>
        <w:numPr>
          <w:ilvl w:val="0"/>
          <w:numId w:val="16"/>
        </w:numPr>
        <w:spacing w:after="0" w:line="240" w:lineRule="auto"/>
        <w:ind w:left="0" w:firstLine="0"/>
        <w:contextualSpacing w:val="0"/>
        <w:jc w:val="both"/>
        <w:rPr>
          <w:rFonts w:ascii="Calibri" w:hAnsi="Calibri" w:cs="Calibri"/>
          <w:b/>
          <w:bCs/>
          <w:sz w:val="24"/>
          <w:szCs w:val="24"/>
          <w:highlight w:val="yellow"/>
        </w:rPr>
      </w:pPr>
      <w:r w:rsidRPr="000030F9">
        <w:rPr>
          <w:rFonts w:ascii="Calibri" w:hAnsi="Calibri" w:cs="Calibri"/>
          <w:b/>
          <w:bCs/>
          <w:sz w:val="24"/>
          <w:szCs w:val="24"/>
          <w:highlight w:val="yellow"/>
        </w:rPr>
        <w:t>Run</w:t>
      </w:r>
      <w:r w:rsidR="00AD3D1C" w:rsidRPr="000030F9">
        <w:rPr>
          <w:rFonts w:ascii="Calibri" w:hAnsi="Calibri" w:cs="Calibri"/>
          <w:b/>
          <w:bCs/>
          <w:sz w:val="24"/>
          <w:szCs w:val="24"/>
          <w:highlight w:val="yellow"/>
        </w:rPr>
        <w:t>ning</w:t>
      </w:r>
      <w:r w:rsidRPr="000030F9">
        <w:rPr>
          <w:rFonts w:ascii="Calibri" w:hAnsi="Calibri" w:cs="Calibri"/>
          <w:b/>
          <w:bCs/>
          <w:sz w:val="24"/>
          <w:szCs w:val="24"/>
          <w:highlight w:val="yellow"/>
        </w:rPr>
        <w:t xml:space="preserve"> Pathway2Targets </w:t>
      </w:r>
      <w:r w:rsidR="00AD3D1C" w:rsidRPr="000030F9">
        <w:rPr>
          <w:rFonts w:ascii="Calibri" w:hAnsi="Calibri" w:cs="Calibri"/>
          <w:b/>
          <w:bCs/>
          <w:sz w:val="24"/>
          <w:szCs w:val="24"/>
          <w:highlight w:val="yellow"/>
        </w:rPr>
        <w:t>t</w:t>
      </w:r>
      <w:r w:rsidRPr="000030F9">
        <w:rPr>
          <w:rFonts w:ascii="Calibri" w:hAnsi="Calibri" w:cs="Calibri"/>
          <w:b/>
          <w:bCs/>
          <w:sz w:val="24"/>
          <w:szCs w:val="24"/>
          <w:highlight w:val="yellow"/>
        </w:rPr>
        <w:t xml:space="preserve">arget </w:t>
      </w:r>
      <w:r w:rsidR="00AD3D1C" w:rsidRPr="000030F9">
        <w:rPr>
          <w:rFonts w:ascii="Calibri" w:hAnsi="Calibri" w:cs="Calibri"/>
          <w:b/>
          <w:bCs/>
          <w:sz w:val="24"/>
          <w:szCs w:val="24"/>
          <w:highlight w:val="yellow"/>
        </w:rPr>
        <w:t>p</w:t>
      </w:r>
      <w:r w:rsidRPr="000030F9">
        <w:rPr>
          <w:rFonts w:ascii="Calibri" w:hAnsi="Calibri" w:cs="Calibri"/>
          <w:b/>
          <w:bCs/>
          <w:sz w:val="24"/>
          <w:szCs w:val="24"/>
          <w:highlight w:val="yellow"/>
        </w:rPr>
        <w:t xml:space="preserve">rioritization </w:t>
      </w:r>
      <w:r w:rsidR="00AD3D1C" w:rsidRPr="000030F9">
        <w:rPr>
          <w:rFonts w:ascii="Calibri" w:hAnsi="Calibri" w:cs="Calibri"/>
          <w:b/>
          <w:bCs/>
          <w:sz w:val="24"/>
          <w:szCs w:val="24"/>
          <w:highlight w:val="yellow"/>
        </w:rPr>
        <w:t>a</w:t>
      </w:r>
      <w:r w:rsidRPr="000030F9">
        <w:rPr>
          <w:rFonts w:ascii="Calibri" w:hAnsi="Calibri" w:cs="Calibri"/>
          <w:b/>
          <w:bCs/>
          <w:sz w:val="24"/>
          <w:szCs w:val="24"/>
          <w:highlight w:val="yellow"/>
        </w:rPr>
        <w:t>lgorithm</w:t>
      </w:r>
      <w:r w:rsidR="51789AA9" w:rsidRPr="000030F9">
        <w:rPr>
          <w:rFonts w:ascii="Calibri" w:hAnsi="Calibri" w:cs="Calibri"/>
          <w:b/>
          <w:bCs/>
          <w:sz w:val="24"/>
          <w:szCs w:val="24"/>
          <w:highlight w:val="yellow"/>
        </w:rPr>
        <w:t xml:space="preserve"> on SPIA </w:t>
      </w:r>
      <w:r w:rsidR="00AD3D1C" w:rsidRPr="000030F9">
        <w:rPr>
          <w:rFonts w:ascii="Calibri" w:hAnsi="Calibri" w:cs="Calibri"/>
          <w:b/>
          <w:bCs/>
          <w:sz w:val="24"/>
          <w:szCs w:val="24"/>
          <w:highlight w:val="yellow"/>
        </w:rPr>
        <w:t>o</w:t>
      </w:r>
      <w:r w:rsidR="51789AA9" w:rsidRPr="000030F9">
        <w:rPr>
          <w:rFonts w:ascii="Calibri" w:hAnsi="Calibri" w:cs="Calibri"/>
          <w:b/>
          <w:bCs/>
          <w:sz w:val="24"/>
          <w:szCs w:val="24"/>
          <w:highlight w:val="yellow"/>
        </w:rPr>
        <w:t>utput</w:t>
      </w:r>
    </w:p>
    <w:p w14:paraId="625D6601" w14:textId="77777777" w:rsidR="00AD3D1C" w:rsidRPr="008F31C4" w:rsidRDefault="00AD3D1C" w:rsidP="008F31C4">
      <w:pPr>
        <w:pStyle w:val="ListParagraph"/>
        <w:spacing w:after="0" w:line="240" w:lineRule="auto"/>
        <w:ind w:left="0"/>
        <w:contextualSpacing w:val="0"/>
        <w:jc w:val="both"/>
        <w:rPr>
          <w:rFonts w:ascii="Calibri" w:hAnsi="Calibri" w:cs="Calibri"/>
          <w:sz w:val="24"/>
          <w:szCs w:val="24"/>
        </w:rPr>
      </w:pPr>
    </w:p>
    <w:p w14:paraId="707F8BFC" w14:textId="4FD131CA" w:rsidR="004D0A45" w:rsidRPr="008F31C4"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If running R</w:t>
      </w:r>
      <w:r w:rsidR="6D52EF6A" w:rsidRPr="008F31C4">
        <w:rPr>
          <w:rFonts w:ascii="Calibri" w:hAnsi="Calibri" w:cs="Calibri"/>
          <w:sz w:val="24"/>
          <w:szCs w:val="24"/>
        </w:rPr>
        <w:t xml:space="preserve">, </w:t>
      </w:r>
      <w:r w:rsidR="003838B6" w:rsidRPr="008F31C4">
        <w:rPr>
          <w:rFonts w:ascii="Calibri" w:hAnsi="Calibri" w:cs="Calibri"/>
          <w:sz w:val="24"/>
          <w:szCs w:val="24"/>
        </w:rPr>
        <w:t xml:space="preserve">use </w:t>
      </w:r>
      <w:r w:rsidR="009F277B" w:rsidRPr="008F31C4">
        <w:rPr>
          <w:rFonts w:ascii="Calibri" w:hAnsi="Calibri" w:cs="Calibri"/>
          <w:sz w:val="24"/>
          <w:szCs w:val="24"/>
        </w:rPr>
        <w:t>the R script f</w:t>
      </w:r>
      <w:r w:rsidR="003838B6" w:rsidRPr="008F31C4">
        <w:rPr>
          <w:rFonts w:ascii="Calibri" w:hAnsi="Calibri" w:cs="Calibri"/>
          <w:sz w:val="24"/>
          <w:szCs w:val="24"/>
        </w:rPr>
        <w:t xml:space="preserve">rom </w:t>
      </w:r>
      <w:r w:rsidR="009F277B" w:rsidRPr="008F31C4">
        <w:rPr>
          <w:rFonts w:ascii="Calibri" w:hAnsi="Calibri" w:cs="Calibri"/>
          <w:sz w:val="24"/>
          <w:szCs w:val="24"/>
        </w:rPr>
        <w:t xml:space="preserve">GitHub or </w:t>
      </w:r>
      <w:r w:rsidR="009F277B" w:rsidRPr="008F31C4">
        <w:rPr>
          <w:rFonts w:ascii="Calibri" w:hAnsi="Calibri" w:cs="Calibri"/>
          <w:b/>
          <w:bCs/>
          <w:sz w:val="24"/>
          <w:szCs w:val="24"/>
        </w:rPr>
        <w:t>Supplementa</w:t>
      </w:r>
      <w:r w:rsidR="003838B6" w:rsidRPr="008F31C4">
        <w:rPr>
          <w:rFonts w:ascii="Calibri" w:hAnsi="Calibri" w:cs="Calibri"/>
          <w:b/>
          <w:bCs/>
          <w:sz w:val="24"/>
          <w:szCs w:val="24"/>
        </w:rPr>
        <w:t>ry</w:t>
      </w:r>
      <w:r w:rsidR="009F277B" w:rsidRPr="008F31C4">
        <w:rPr>
          <w:rFonts w:ascii="Calibri" w:hAnsi="Calibri" w:cs="Calibri"/>
          <w:b/>
          <w:bCs/>
          <w:sz w:val="24"/>
          <w:szCs w:val="24"/>
        </w:rPr>
        <w:t xml:space="preserve"> </w:t>
      </w:r>
      <w:r w:rsidR="00954338" w:rsidRPr="008F31C4">
        <w:rPr>
          <w:rFonts w:ascii="Calibri" w:hAnsi="Calibri" w:cs="Calibri"/>
          <w:b/>
          <w:bCs/>
          <w:sz w:val="24"/>
          <w:szCs w:val="24"/>
        </w:rPr>
        <w:t xml:space="preserve">Coding </w:t>
      </w:r>
      <w:r w:rsidR="009F277B" w:rsidRPr="008F31C4">
        <w:rPr>
          <w:rFonts w:ascii="Calibri" w:hAnsi="Calibri" w:cs="Calibri"/>
          <w:b/>
          <w:bCs/>
          <w:sz w:val="24"/>
          <w:szCs w:val="24"/>
        </w:rPr>
        <w:t>File 3</w:t>
      </w:r>
      <w:r w:rsidR="003838B6" w:rsidRPr="008F31C4">
        <w:rPr>
          <w:rFonts w:ascii="Calibri" w:hAnsi="Calibri" w:cs="Calibri"/>
          <w:sz w:val="24"/>
          <w:szCs w:val="24"/>
        </w:rPr>
        <w:t>. U</w:t>
      </w:r>
      <w:r w:rsidR="6D52EF6A" w:rsidRPr="008F31C4">
        <w:rPr>
          <w:rFonts w:ascii="Calibri" w:hAnsi="Calibri" w:cs="Calibri"/>
          <w:sz w:val="24"/>
          <w:szCs w:val="24"/>
        </w:rPr>
        <w:t>se the following command to invoke this algorithm</w:t>
      </w:r>
    </w:p>
    <w:p w14:paraId="682A2A3F" w14:textId="77777777" w:rsidR="004D0A45" w:rsidRPr="008F31C4" w:rsidRDefault="797BDB65" w:rsidP="008F31C4">
      <w:pPr>
        <w:pStyle w:val="ListParagraph"/>
        <w:spacing w:after="0" w:line="240" w:lineRule="auto"/>
        <w:ind w:left="0"/>
        <w:contextualSpacing w:val="0"/>
        <w:jc w:val="both"/>
        <w:rPr>
          <w:rFonts w:ascii="Calibri" w:hAnsi="Calibri" w:cs="Calibri"/>
          <w:sz w:val="24"/>
          <w:szCs w:val="24"/>
        </w:rPr>
      </w:pPr>
      <w:proofErr w:type="spellStart"/>
      <w:r w:rsidRPr="008F31C4">
        <w:rPr>
          <w:rFonts w:ascii="Calibri" w:hAnsi="Calibri" w:cs="Calibri"/>
          <w:sz w:val="24"/>
          <w:szCs w:val="24"/>
        </w:rPr>
        <w:t>Rscript</w:t>
      </w:r>
      <w:proofErr w:type="spellEnd"/>
      <w:r w:rsidRPr="008F31C4">
        <w:rPr>
          <w:rFonts w:ascii="Calibri" w:hAnsi="Calibri" w:cs="Calibri"/>
          <w:sz w:val="24"/>
          <w:szCs w:val="24"/>
        </w:rPr>
        <w:t xml:space="preserve"> --vanilla Pathway2Targets.R</w:t>
      </w:r>
    </w:p>
    <w:p w14:paraId="5B9E6937" w14:textId="77777777" w:rsidR="003838B6" w:rsidRPr="008F31C4" w:rsidRDefault="003838B6" w:rsidP="008F31C4">
      <w:pPr>
        <w:pStyle w:val="ListParagraph"/>
        <w:spacing w:after="0" w:line="240" w:lineRule="auto"/>
        <w:ind w:left="0"/>
        <w:contextualSpacing w:val="0"/>
        <w:jc w:val="both"/>
        <w:rPr>
          <w:rFonts w:ascii="Calibri" w:hAnsi="Calibri" w:cs="Calibri"/>
          <w:sz w:val="24"/>
          <w:szCs w:val="24"/>
        </w:rPr>
      </w:pPr>
    </w:p>
    <w:p w14:paraId="03997362" w14:textId="4799A7BF" w:rsidR="004D0A45" w:rsidRPr="000030F9" w:rsidRDefault="797BDB65" w:rsidP="008F31C4">
      <w:pPr>
        <w:pStyle w:val="ListParagraph"/>
        <w:numPr>
          <w:ilvl w:val="1"/>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If running using R Studio</w:t>
      </w:r>
      <w:r w:rsidR="009F277B" w:rsidRPr="000030F9">
        <w:rPr>
          <w:rFonts w:ascii="Calibri" w:hAnsi="Calibri" w:cs="Calibri"/>
          <w:sz w:val="24"/>
          <w:szCs w:val="24"/>
          <w:highlight w:val="yellow"/>
        </w:rPr>
        <w:t xml:space="preserve">, </w:t>
      </w:r>
      <w:r w:rsidR="003838B6" w:rsidRPr="000030F9">
        <w:rPr>
          <w:rFonts w:ascii="Calibri" w:hAnsi="Calibri" w:cs="Calibri"/>
          <w:sz w:val="24"/>
          <w:szCs w:val="24"/>
          <w:highlight w:val="yellow"/>
        </w:rPr>
        <w:t xml:space="preserve">use </w:t>
      </w:r>
      <w:r w:rsidR="009F277B" w:rsidRPr="000030F9">
        <w:rPr>
          <w:rFonts w:ascii="Calibri" w:hAnsi="Calibri" w:cs="Calibri"/>
          <w:sz w:val="24"/>
          <w:szCs w:val="24"/>
          <w:highlight w:val="yellow"/>
        </w:rPr>
        <w:t xml:space="preserve">the R script </w:t>
      </w:r>
      <w:r w:rsidR="003838B6" w:rsidRPr="000030F9">
        <w:rPr>
          <w:rFonts w:ascii="Calibri" w:hAnsi="Calibri" w:cs="Calibri"/>
          <w:sz w:val="24"/>
          <w:szCs w:val="24"/>
          <w:highlight w:val="yellow"/>
        </w:rPr>
        <w:t>from</w:t>
      </w:r>
      <w:r w:rsidR="009F277B" w:rsidRPr="000030F9">
        <w:rPr>
          <w:rFonts w:ascii="Calibri" w:hAnsi="Calibri" w:cs="Calibri"/>
          <w:sz w:val="24"/>
          <w:szCs w:val="24"/>
          <w:highlight w:val="yellow"/>
        </w:rPr>
        <w:t xml:space="preserve"> GitHub or </w:t>
      </w:r>
      <w:r w:rsidR="009F277B" w:rsidRPr="000030F9">
        <w:rPr>
          <w:rFonts w:ascii="Calibri" w:hAnsi="Calibri" w:cs="Calibri"/>
          <w:b/>
          <w:bCs/>
          <w:sz w:val="24"/>
          <w:szCs w:val="24"/>
          <w:highlight w:val="yellow"/>
        </w:rPr>
        <w:t>Supplementa</w:t>
      </w:r>
      <w:r w:rsidR="003838B6" w:rsidRPr="000030F9">
        <w:rPr>
          <w:rFonts w:ascii="Calibri" w:hAnsi="Calibri" w:cs="Calibri"/>
          <w:b/>
          <w:bCs/>
          <w:sz w:val="24"/>
          <w:szCs w:val="24"/>
          <w:highlight w:val="yellow"/>
        </w:rPr>
        <w:t>ry</w:t>
      </w:r>
      <w:r w:rsidR="009F277B" w:rsidRPr="000030F9">
        <w:rPr>
          <w:rFonts w:ascii="Calibri" w:hAnsi="Calibri" w:cs="Calibri"/>
          <w:b/>
          <w:bCs/>
          <w:sz w:val="24"/>
          <w:szCs w:val="24"/>
          <w:highlight w:val="yellow"/>
        </w:rPr>
        <w:t xml:space="preserve"> </w:t>
      </w:r>
      <w:r w:rsidR="00954338" w:rsidRPr="000030F9">
        <w:rPr>
          <w:rFonts w:ascii="Calibri" w:hAnsi="Calibri" w:cs="Calibri"/>
          <w:b/>
          <w:bCs/>
          <w:sz w:val="24"/>
          <w:szCs w:val="24"/>
          <w:highlight w:val="yellow"/>
        </w:rPr>
        <w:t xml:space="preserve">Coding </w:t>
      </w:r>
      <w:r w:rsidR="009F277B" w:rsidRPr="000030F9">
        <w:rPr>
          <w:rFonts w:ascii="Calibri" w:hAnsi="Calibri" w:cs="Calibri"/>
          <w:b/>
          <w:bCs/>
          <w:sz w:val="24"/>
          <w:szCs w:val="24"/>
          <w:highlight w:val="yellow"/>
        </w:rPr>
        <w:t>File 4</w:t>
      </w:r>
      <w:r w:rsidR="003838B6" w:rsidRPr="000030F9">
        <w:rPr>
          <w:rFonts w:ascii="Calibri" w:hAnsi="Calibri" w:cs="Calibri"/>
          <w:b/>
          <w:bCs/>
          <w:sz w:val="24"/>
          <w:szCs w:val="24"/>
          <w:highlight w:val="yellow"/>
        </w:rPr>
        <w:t>.</w:t>
      </w:r>
      <w:r w:rsidR="003838B6" w:rsidRPr="000030F9">
        <w:rPr>
          <w:rFonts w:ascii="Calibri" w:hAnsi="Calibri" w:cs="Calibri"/>
          <w:sz w:val="24"/>
          <w:szCs w:val="24"/>
          <w:highlight w:val="yellow"/>
        </w:rPr>
        <w:t xml:space="preserve"> </w:t>
      </w:r>
      <w:r w:rsidRPr="000030F9">
        <w:rPr>
          <w:rFonts w:ascii="Calibri" w:hAnsi="Calibri" w:cs="Calibri"/>
          <w:sz w:val="24"/>
          <w:szCs w:val="24"/>
          <w:highlight w:val="yellow"/>
        </w:rPr>
        <w:t xml:space="preserve">Open the Pathway2Targets.R script in R Studio by clicking the </w:t>
      </w:r>
      <w:r w:rsidRPr="000030F9">
        <w:rPr>
          <w:rFonts w:ascii="Calibri" w:hAnsi="Calibri" w:cs="Calibri"/>
          <w:b/>
          <w:bCs/>
          <w:sz w:val="24"/>
          <w:szCs w:val="24"/>
          <w:highlight w:val="yellow"/>
        </w:rPr>
        <w:t>Open File</w:t>
      </w:r>
      <w:r w:rsidRPr="000030F9">
        <w:rPr>
          <w:rFonts w:ascii="Calibri" w:hAnsi="Calibri" w:cs="Calibri"/>
          <w:sz w:val="24"/>
          <w:szCs w:val="24"/>
          <w:highlight w:val="yellow"/>
        </w:rPr>
        <w:t xml:space="preserve"> option in the File menu, then selecting the script name</w:t>
      </w:r>
      <w:r w:rsidR="003838B6" w:rsidRPr="000030F9">
        <w:rPr>
          <w:rFonts w:ascii="Calibri" w:hAnsi="Calibri" w:cs="Calibri"/>
          <w:sz w:val="24"/>
          <w:szCs w:val="24"/>
          <w:highlight w:val="yellow"/>
        </w:rPr>
        <w:t>.</w:t>
      </w:r>
    </w:p>
    <w:p w14:paraId="5C2F55BA" w14:textId="77777777" w:rsidR="003838B6" w:rsidRPr="000030F9" w:rsidRDefault="003838B6" w:rsidP="008F31C4">
      <w:pPr>
        <w:pStyle w:val="ListParagraph"/>
        <w:spacing w:after="0" w:line="240" w:lineRule="auto"/>
        <w:ind w:left="0"/>
        <w:contextualSpacing w:val="0"/>
        <w:jc w:val="both"/>
        <w:rPr>
          <w:rFonts w:ascii="Calibri" w:hAnsi="Calibri" w:cs="Calibri"/>
          <w:sz w:val="24"/>
          <w:szCs w:val="24"/>
          <w:highlight w:val="yellow"/>
        </w:rPr>
      </w:pPr>
    </w:p>
    <w:p w14:paraId="3C686706" w14:textId="3977529D" w:rsidR="008D3079" w:rsidRPr="000030F9" w:rsidRDefault="797BDB65" w:rsidP="008F31C4">
      <w:pPr>
        <w:pStyle w:val="ListParagraph"/>
        <w:numPr>
          <w:ilvl w:val="2"/>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In the RStudio code window</w:t>
      </w:r>
      <w:r w:rsidR="002E0FB7" w:rsidRPr="000030F9">
        <w:rPr>
          <w:rFonts w:ascii="Calibri" w:hAnsi="Calibri" w:cs="Calibri"/>
          <w:sz w:val="24"/>
          <w:szCs w:val="24"/>
          <w:highlight w:val="yellow"/>
        </w:rPr>
        <w:t xml:space="preserve"> (top-left panel)</w:t>
      </w:r>
      <w:r w:rsidR="003838B6" w:rsidRPr="000030F9">
        <w:rPr>
          <w:rFonts w:ascii="Calibri" w:hAnsi="Calibri" w:cs="Calibri"/>
          <w:sz w:val="24"/>
          <w:szCs w:val="24"/>
          <w:highlight w:val="yellow"/>
        </w:rPr>
        <w:t>, r</w:t>
      </w:r>
      <w:r w:rsidR="533F5019" w:rsidRPr="000030F9">
        <w:rPr>
          <w:rFonts w:ascii="Calibri" w:hAnsi="Calibri" w:cs="Calibri"/>
          <w:sz w:val="24"/>
          <w:szCs w:val="24"/>
          <w:highlight w:val="yellow"/>
        </w:rPr>
        <w:t xml:space="preserve">eplace the file name </w:t>
      </w:r>
      <w:r w:rsidR="26C65D04" w:rsidRPr="000030F9">
        <w:rPr>
          <w:rFonts w:ascii="Calibri" w:hAnsi="Calibri" w:cs="Calibri"/>
          <w:sz w:val="24"/>
          <w:szCs w:val="24"/>
          <w:highlight w:val="yellow"/>
        </w:rPr>
        <w:t xml:space="preserve">on line 22 </w:t>
      </w:r>
      <w:r w:rsidR="533F5019" w:rsidRPr="000030F9">
        <w:rPr>
          <w:rFonts w:ascii="Calibri" w:hAnsi="Calibri" w:cs="Calibri"/>
          <w:sz w:val="24"/>
          <w:szCs w:val="24"/>
          <w:highlight w:val="yellow"/>
        </w:rPr>
        <w:t>with the SPIA results file name</w:t>
      </w:r>
      <w:r w:rsidR="003838B6" w:rsidRPr="000030F9">
        <w:rPr>
          <w:rFonts w:ascii="Calibri" w:hAnsi="Calibri" w:cs="Calibri"/>
          <w:sz w:val="24"/>
          <w:szCs w:val="24"/>
          <w:highlight w:val="yellow"/>
        </w:rPr>
        <w:t>,</w:t>
      </w:r>
      <w:r w:rsidR="533F5019" w:rsidRPr="000030F9">
        <w:rPr>
          <w:rFonts w:ascii="Calibri" w:hAnsi="Calibri" w:cs="Calibri"/>
          <w:sz w:val="24"/>
          <w:szCs w:val="24"/>
          <w:highlight w:val="yellow"/>
        </w:rPr>
        <w:t xml:space="preserve"> such as </w:t>
      </w:r>
      <w:r w:rsidR="26C65D04" w:rsidRPr="000030F9">
        <w:rPr>
          <w:rFonts w:ascii="Calibri" w:hAnsi="Calibri" w:cs="Calibri"/>
          <w:sz w:val="24"/>
          <w:szCs w:val="24"/>
          <w:highlight w:val="yellow"/>
        </w:rPr>
        <w:t>(from the example data)</w:t>
      </w:r>
    </w:p>
    <w:p w14:paraId="04705334" w14:textId="5F14C276" w:rsidR="004B54EF" w:rsidRPr="000030F9" w:rsidRDefault="26C65D04" w:rsidP="008F31C4">
      <w:pPr>
        <w:pStyle w:val="ListParagraph"/>
        <w:spacing w:after="0" w:line="240" w:lineRule="auto"/>
        <w:ind w:left="0"/>
        <w:contextualSpacing w:val="0"/>
        <w:jc w:val="both"/>
        <w:rPr>
          <w:rFonts w:ascii="Calibri" w:hAnsi="Calibri" w:cs="Calibri"/>
          <w:sz w:val="24"/>
          <w:szCs w:val="24"/>
          <w:highlight w:val="yellow"/>
        </w:rPr>
      </w:pPr>
      <w:proofErr w:type="spellStart"/>
      <w:r w:rsidRPr="000030F9">
        <w:rPr>
          <w:rFonts w:ascii="Calibri" w:hAnsi="Calibri" w:cs="Calibri"/>
          <w:sz w:val="24"/>
          <w:szCs w:val="24"/>
          <w:highlight w:val="yellow"/>
        </w:rPr>
        <w:t>infile</w:t>
      </w:r>
      <w:proofErr w:type="spellEnd"/>
      <w:r w:rsidRPr="000030F9">
        <w:rPr>
          <w:rFonts w:ascii="Calibri" w:hAnsi="Calibri" w:cs="Calibri"/>
          <w:sz w:val="24"/>
          <w:szCs w:val="24"/>
          <w:highlight w:val="yellow"/>
        </w:rPr>
        <w:t xml:space="preserve"> &lt;- "edgeR_dge.rds-TreatmentTumor-TreatmentNativeTissue_2025-04-23_10-56-45.12767_SPIA_Results.csv"</w:t>
      </w:r>
    </w:p>
    <w:p w14:paraId="6565C8F9" w14:textId="77777777" w:rsidR="003838B6" w:rsidRPr="000030F9" w:rsidRDefault="003838B6" w:rsidP="008F31C4">
      <w:pPr>
        <w:pStyle w:val="ListParagraph"/>
        <w:spacing w:after="0" w:line="240" w:lineRule="auto"/>
        <w:ind w:left="0"/>
        <w:contextualSpacing w:val="0"/>
        <w:jc w:val="both"/>
        <w:rPr>
          <w:rFonts w:ascii="Calibri" w:hAnsi="Calibri" w:cs="Calibri"/>
          <w:sz w:val="24"/>
          <w:szCs w:val="24"/>
          <w:highlight w:val="yellow"/>
        </w:rPr>
      </w:pPr>
    </w:p>
    <w:p w14:paraId="5EAB42B8" w14:textId="686265A8" w:rsidR="003838B6" w:rsidRPr="000030F9" w:rsidRDefault="797BDB65" w:rsidP="0057025A">
      <w:pPr>
        <w:pStyle w:val="ListParagraph"/>
        <w:numPr>
          <w:ilvl w:val="2"/>
          <w:numId w:val="16"/>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 xml:space="preserve">Select all lines of code in the file and click the </w:t>
      </w:r>
      <w:r w:rsidRPr="000030F9">
        <w:rPr>
          <w:rFonts w:ascii="Calibri" w:hAnsi="Calibri" w:cs="Calibri"/>
          <w:b/>
          <w:bCs/>
          <w:sz w:val="24"/>
          <w:szCs w:val="24"/>
          <w:highlight w:val="yellow"/>
        </w:rPr>
        <w:t>Run</w:t>
      </w:r>
      <w:r w:rsidRPr="000030F9">
        <w:rPr>
          <w:rFonts w:ascii="Calibri" w:hAnsi="Calibri" w:cs="Calibri"/>
          <w:sz w:val="24"/>
          <w:szCs w:val="24"/>
          <w:highlight w:val="yellow"/>
        </w:rPr>
        <w:t xml:space="preserve"> button</w:t>
      </w:r>
      <w:r w:rsidR="002A029D" w:rsidRPr="000030F9">
        <w:rPr>
          <w:rFonts w:ascii="Calibri" w:hAnsi="Calibri" w:cs="Calibri"/>
          <w:sz w:val="24"/>
          <w:szCs w:val="24"/>
          <w:highlight w:val="yellow"/>
        </w:rPr>
        <w:t>, which is located above and towards the right side of the code window</w:t>
      </w:r>
      <w:r w:rsidR="003838B6" w:rsidRPr="000030F9">
        <w:rPr>
          <w:rFonts w:ascii="Calibri" w:hAnsi="Calibri" w:cs="Calibri"/>
          <w:sz w:val="24"/>
          <w:szCs w:val="24"/>
          <w:highlight w:val="yellow"/>
        </w:rPr>
        <w:t xml:space="preserve">. </w:t>
      </w:r>
      <w:r w:rsidR="006E6A7A" w:rsidRPr="000030F9">
        <w:rPr>
          <w:rFonts w:ascii="Calibri" w:hAnsi="Calibri" w:cs="Calibri"/>
          <w:sz w:val="24"/>
          <w:szCs w:val="24"/>
          <w:highlight w:val="yellow"/>
        </w:rPr>
        <w:t>Real-time progress status m</w:t>
      </w:r>
      <w:r w:rsidR="0D4954A5" w:rsidRPr="000030F9">
        <w:rPr>
          <w:rFonts w:ascii="Calibri" w:hAnsi="Calibri" w:cs="Calibri"/>
          <w:sz w:val="24"/>
          <w:szCs w:val="24"/>
          <w:highlight w:val="yellow"/>
        </w:rPr>
        <w:t>essages will be continuously displayed</w:t>
      </w:r>
      <w:r w:rsidR="001706F0" w:rsidRPr="000030F9">
        <w:rPr>
          <w:rFonts w:ascii="Calibri" w:hAnsi="Calibri" w:cs="Calibri"/>
          <w:sz w:val="24"/>
          <w:szCs w:val="24"/>
          <w:highlight w:val="yellow"/>
        </w:rPr>
        <w:t xml:space="preserve"> in the bottom-right panel</w:t>
      </w:r>
      <w:r w:rsidR="0D4954A5" w:rsidRPr="000030F9">
        <w:rPr>
          <w:rFonts w:ascii="Calibri" w:hAnsi="Calibri" w:cs="Calibri"/>
          <w:sz w:val="24"/>
          <w:szCs w:val="24"/>
          <w:highlight w:val="yellow"/>
        </w:rPr>
        <w:t>.</w:t>
      </w:r>
      <w:r w:rsidR="003838B6" w:rsidRPr="000030F9">
        <w:rPr>
          <w:rFonts w:ascii="Calibri" w:hAnsi="Calibri" w:cs="Calibri"/>
          <w:sz w:val="24"/>
          <w:szCs w:val="24"/>
          <w:highlight w:val="yellow"/>
        </w:rPr>
        <w:t xml:space="preserve"> </w:t>
      </w:r>
      <w:r w:rsidR="76F702B4" w:rsidRPr="000030F9">
        <w:rPr>
          <w:rFonts w:ascii="Calibri" w:hAnsi="Calibri" w:cs="Calibri"/>
          <w:sz w:val="24"/>
          <w:szCs w:val="24"/>
          <w:highlight w:val="yellow"/>
        </w:rPr>
        <w:t>A</w:t>
      </w:r>
      <w:r w:rsidR="3FD7A939" w:rsidRPr="000030F9">
        <w:rPr>
          <w:rFonts w:ascii="Calibri" w:hAnsi="Calibri" w:cs="Calibri"/>
          <w:sz w:val="24"/>
          <w:szCs w:val="24"/>
          <w:highlight w:val="yellow"/>
        </w:rPr>
        <w:t xml:space="preserve"> successful</w:t>
      </w:r>
      <w:r w:rsidR="76F702B4" w:rsidRPr="000030F9">
        <w:rPr>
          <w:rFonts w:ascii="Calibri" w:hAnsi="Calibri" w:cs="Calibri"/>
          <w:sz w:val="24"/>
          <w:szCs w:val="24"/>
          <w:highlight w:val="yellow"/>
        </w:rPr>
        <w:t xml:space="preserve"> run will produce a file called (</w:t>
      </w:r>
      <w:proofErr w:type="gramStart"/>
      <w:r w:rsidR="76F702B4" w:rsidRPr="000030F9">
        <w:rPr>
          <w:rFonts w:ascii="Calibri" w:hAnsi="Calibri" w:cs="Calibri"/>
          <w:sz w:val="24"/>
          <w:szCs w:val="24"/>
          <w:highlight w:val="yellow"/>
        </w:rPr>
        <w:t>similar to</w:t>
      </w:r>
      <w:proofErr w:type="gramEnd"/>
      <w:r w:rsidR="76F702B4" w:rsidRPr="000030F9">
        <w:rPr>
          <w:rFonts w:ascii="Calibri" w:hAnsi="Calibri" w:cs="Calibri"/>
          <w:sz w:val="24"/>
          <w:szCs w:val="24"/>
          <w:highlight w:val="yellow"/>
        </w:rPr>
        <w:t>) “edgeR_dge.rds-TreatmentTumor-TreatmentNativeTissue_2025-04-23_10-56-45.12767_SPIA_Results.csv-RankedTargets.tsv” in the download directory</w:t>
      </w:r>
      <w:r w:rsidR="124BD2DD" w:rsidRPr="000030F9">
        <w:rPr>
          <w:rFonts w:ascii="Calibri" w:hAnsi="Calibri" w:cs="Calibri"/>
          <w:sz w:val="24"/>
          <w:szCs w:val="24"/>
          <w:highlight w:val="yellow"/>
        </w:rPr>
        <w:t>. The naming style of the files reflects the input, the process, and the output. dgeR_dge.rds-TreatmentTumor-TreatmentNativeTissue_2025-04-23_10-56-45.12767_SPIA_Results.csv is the input for such file.</w:t>
      </w:r>
    </w:p>
    <w:p w14:paraId="2EFDE53F" w14:textId="2D503F58" w:rsidR="004D0A45" w:rsidRPr="008F31C4" w:rsidRDefault="004D0A45" w:rsidP="008F31C4">
      <w:pPr>
        <w:pStyle w:val="ListParagraph"/>
        <w:spacing w:after="0" w:line="240" w:lineRule="auto"/>
        <w:ind w:left="0"/>
        <w:contextualSpacing w:val="0"/>
        <w:jc w:val="both"/>
        <w:rPr>
          <w:rFonts w:ascii="Calibri" w:hAnsi="Calibri" w:cs="Calibri"/>
          <w:sz w:val="24"/>
          <w:szCs w:val="24"/>
        </w:rPr>
      </w:pPr>
    </w:p>
    <w:p w14:paraId="5D50810B" w14:textId="71931388" w:rsidR="004D0A45" w:rsidRPr="008F31C4" w:rsidRDefault="003838B6"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 xml:space="preserve">NOTE: </w:t>
      </w:r>
      <w:r w:rsidR="797BDB65" w:rsidRPr="008F31C4">
        <w:rPr>
          <w:rFonts w:ascii="Calibri" w:hAnsi="Calibri" w:cs="Calibri"/>
          <w:sz w:val="24"/>
          <w:szCs w:val="24"/>
        </w:rPr>
        <w:t>This step can take anywhere from one to several hours, depending on the number of signaling pathways with a significant p-value</w:t>
      </w:r>
      <w:r w:rsidR="00972531" w:rsidRPr="008F31C4">
        <w:rPr>
          <w:rFonts w:ascii="Calibri" w:hAnsi="Calibri" w:cs="Calibri"/>
          <w:sz w:val="24"/>
          <w:szCs w:val="24"/>
        </w:rPr>
        <w:t>,</w:t>
      </w:r>
      <w:r w:rsidR="797BDB65" w:rsidRPr="008F31C4">
        <w:rPr>
          <w:rFonts w:ascii="Calibri" w:hAnsi="Calibri" w:cs="Calibri"/>
          <w:sz w:val="24"/>
          <w:szCs w:val="24"/>
        </w:rPr>
        <w:t xml:space="preserve"> the number of gene products in those significant pathways</w:t>
      </w:r>
      <w:r w:rsidR="00972531" w:rsidRPr="008F31C4">
        <w:rPr>
          <w:rFonts w:ascii="Calibri" w:hAnsi="Calibri" w:cs="Calibri"/>
          <w:sz w:val="24"/>
          <w:szCs w:val="24"/>
        </w:rPr>
        <w:t>, and the number of gene products that are known drug targets</w:t>
      </w:r>
      <w:r w:rsidRPr="008F31C4">
        <w:rPr>
          <w:rFonts w:ascii="Calibri" w:hAnsi="Calibri" w:cs="Calibri"/>
          <w:sz w:val="24"/>
          <w:szCs w:val="24"/>
        </w:rPr>
        <w:t>.</w:t>
      </w:r>
    </w:p>
    <w:p w14:paraId="2145A8C8" w14:textId="77777777" w:rsidR="003838B6" w:rsidRPr="008F31C4" w:rsidRDefault="003838B6" w:rsidP="008F31C4">
      <w:pPr>
        <w:pStyle w:val="ListParagraph"/>
        <w:spacing w:after="0" w:line="240" w:lineRule="auto"/>
        <w:ind w:left="0"/>
        <w:contextualSpacing w:val="0"/>
        <w:jc w:val="both"/>
        <w:rPr>
          <w:rFonts w:ascii="Calibri" w:hAnsi="Calibri" w:cs="Calibri"/>
          <w:sz w:val="24"/>
          <w:szCs w:val="24"/>
        </w:rPr>
      </w:pPr>
    </w:p>
    <w:p w14:paraId="60660005" w14:textId="7E7E1F22" w:rsidR="797BDB65" w:rsidRPr="008F31C4" w:rsidRDefault="62401081" w:rsidP="008F31C4">
      <w:pPr>
        <w:pStyle w:val="ListParagraph"/>
        <w:numPr>
          <w:ilvl w:val="2"/>
          <w:numId w:val="19"/>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Some parameters for the Pathway2Targets algorithm can be adjusted. Specifically,</w:t>
      </w:r>
      <w:r w:rsidR="003838B6" w:rsidRPr="008F31C4">
        <w:rPr>
          <w:rFonts w:ascii="Calibri" w:hAnsi="Calibri" w:cs="Calibri"/>
          <w:sz w:val="24"/>
          <w:szCs w:val="24"/>
        </w:rPr>
        <w:t xml:space="preserve"> adjust </w:t>
      </w:r>
      <w:r w:rsidRPr="008F31C4">
        <w:rPr>
          <w:rFonts w:ascii="Calibri" w:hAnsi="Calibri" w:cs="Calibri"/>
          <w:sz w:val="24"/>
          <w:szCs w:val="24"/>
        </w:rPr>
        <w:t xml:space="preserve">the multiplier values (lines 31-38 of the script) </w:t>
      </w:r>
      <w:r w:rsidR="604801C9" w:rsidRPr="008F31C4">
        <w:rPr>
          <w:rFonts w:ascii="Calibri" w:hAnsi="Calibri" w:cs="Calibri"/>
          <w:sz w:val="24"/>
          <w:szCs w:val="24"/>
        </w:rPr>
        <w:t>to customize the weighting scheme for each metric</w:t>
      </w:r>
      <w:r w:rsidR="003838B6" w:rsidRPr="008F31C4">
        <w:rPr>
          <w:rFonts w:ascii="Calibri" w:hAnsi="Calibri" w:cs="Calibri"/>
          <w:sz w:val="24"/>
          <w:szCs w:val="24"/>
        </w:rPr>
        <w:t xml:space="preserve">. </w:t>
      </w:r>
      <w:r w:rsidR="2854999C" w:rsidRPr="008F31C4">
        <w:rPr>
          <w:rFonts w:ascii="Calibri" w:hAnsi="Calibri" w:cs="Calibri"/>
          <w:sz w:val="24"/>
          <w:szCs w:val="24"/>
        </w:rPr>
        <w:t xml:space="preserve">More detailed descriptions of what occurs in this step can be found </w:t>
      </w:r>
      <w:r w:rsidR="00353524" w:rsidRPr="008F31C4">
        <w:rPr>
          <w:rFonts w:ascii="Calibri" w:hAnsi="Calibri" w:cs="Calibri"/>
          <w:sz w:val="24"/>
          <w:szCs w:val="24"/>
        </w:rPr>
        <w:t>i</w:t>
      </w:r>
      <w:r w:rsidR="2854999C" w:rsidRPr="008F31C4">
        <w:rPr>
          <w:rFonts w:ascii="Calibri" w:hAnsi="Calibri" w:cs="Calibri"/>
          <w:sz w:val="24"/>
          <w:szCs w:val="24"/>
        </w:rPr>
        <w:t xml:space="preserve">n </w:t>
      </w:r>
      <w:r w:rsidR="00353524" w:rsidRPr="008F31C4">
        <w:rPr>
          <w:rFonts w:ascii="Calibri" w:hAnsi="Calibri" w:cs="Calibri"/>
          <w:sz w:val="24"/>
          <w:szCs w:val="24"/>
        </w:rPr>
        <w:t xml:space="preserve">the corresponding </w:t>
      </w:r>
      <w:r w:rsidR="2854999C" w:rsidRPr="008F31C4">
        <w:rPr>
          <w:rFonts w:ascii="Calibri" w:hAnsi="Calibri" w:cs="Calibri"/>
          <w:sz w:val="24"/>
          <w:szCs w:val="24"/>
        </w:rPr>
        <w:t>GitHub</w:t>
      </w:r>
      <w:r w:rsidR="00353524" w:rsidRPr="008F31C4">
        <w:rPr>
          <w:rFonts w:ascii="Calibri" w:hAnsi="Calibri" w:cs="Calibri"/>
          <w:sz w:val="24"/>
          <w:szCs w:val="24"/>
        </w:rPr>
        <w:t xml:space="preserve"> repository</w:t>
      </w:r>
      <w:r w:rsidR="2854999C" w:rsidRPr="008F31C4">
        <w:rPr>
          <w:rFonts w:ascii="Calibri" w:hAnsi="Calibri" w:cs="Calibri"/>
          <w:sz w:val="24"/>
          <w:szCs w:val="24"/>
        </w:rPr>
        <w:t>: https://github.com/bpickett/Pathway2Targets/tree/main</w:t>
      </w:r>
    </w:p>
    <w:p w14:paraId="519ECFBA" w14:textId="77777777" w:rsidR="003838B6" w:rsidRPr="008F31C4" w:rsidRDefault="003838B6" w:rsidP="008F31C4">
      <w:pPr>
        <w:pStyle w:val="ListParagraph"/>
        <w:spacing w:after="0" w:line="240" w:lineRule="auto"/>
        <w:ind w:left="0"/>
        <w:contextualSpacing w:val="0"/>
        <w:jc w:val="both"/>
        <w:rPr>
          <w:rFonts w:ascii="Calibri" w:hAnsi="Calibri" w:cs="Calibri"/>
          <w:sz w:val="24"/>
          <w:szCs w:val="24"/>
        </w:rPr>
      </w:pPr>
    </w:p>
    <w:p w14:paraId="032C0651" w14:textId="7973B703" w:rsidR="12544B53" w:rsidRPr="008F31C4" w:rsidRDefault="12544B53"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N</w:t>
      </w:r>
      <w:r w:rsidR="003838B6" w:rsidRPr="008F31C4">
        <w:rPr>
          <w:rFonts w:ascii="Calibri" w:hAnsi="Calibri" w:cs="Calibri"/>
          <w:sz w:val="24"/>
          <w:szCs w:val="24"/>
        </w:rPr>
        <w:t>OTE</w:t>
      </w:r>
      <w:r w:rsidRPr="008F31C4">
        <w:rPr>
          <w:rFonts w:ascii="Calibri" w:hAnsi="Calibri" w:cs="Calibri"/>
          <w:sz w:val="24"/>
          <w:szCs w:val="24"/>
        </w:rPr>
        <w:t xml:space="preserve">: For reference, </w:t>
      </w:r>
      <w:r w:rsidR="003838B6" w:rsidRPr="008F31C4">
        <w:rPr>
          <w:rFonts w:ascii="Calibri" w:hAnsi="Calibri" w:cs="Calibri"/>
          <w:sz w:val="24"/>
          <w:szCs w:val="24"/>
        </w:rPr>
        <w:t>in the example, identifying potential drugs from 132 pathways, consisting of hundreds of individual targets, takes approximately 2 h to complete. Based on this metric, it is reasonable to estimate total computing time</w:t>
      </w:r>
      <w:r w:rsidR="31C4FEA9" w:rsidRPr="008F31C4">
        <w:rPr>
          <w:rFonts w:ascii="Calibri" w:hAnsi="Calibri" w:cs="Calibri"/>
          <w:sz w:val="24"/>
          <w:szCs w:val="24"/>
        </w:rPr>
        <w:t>.</w:t>
      </w:r>
    </w:p>
    <w:p w14:paraId="3ADC558B" w14:textId="7C17C0A2" w:rsidR="06B119B2" w:rsidRPr="008F31C4" w:rsidRDefault="06B119B2" w:rsidP="008F31C4"/>
    <w:p w14:paraId="0CAB6227" w14:textId="6319084E" w:rsidR="004D0A45" w:rsidRPr="000030F9" w:rsidRDefault="797BDB65" w:rsidP="008F31C4">
      <w:pPr>
        <w:pStyle w:val="ListParagraph"/>
        <w:numPr>
          <w:ilvl w:val="0"/>
          <w:numId w:val="19"/>
        </w:numPr>
        <w:spacing w:after="0" w:line="240" w:lineRule="auto"/>
        <w:ind w:left="0" w:firstLine="0"/>
        <w:contextualSpacing w:val="0"/>
        <w:jc w:val="both"/>
        <w:rPr>
          <w:rFonts w:ascii="Calibri" w:hAnsi="Calibri" w:cs="Calibri"/>
          <w:b/>
          <w:bCs/>
          <w:sz w:val="24"/>
          <w:szCs w:val="24"/>
          <w:highlight w:val="yellow"/>
        </w:rPr>
      </w:pPr>
      <w:r w:rsidRPr="000030F9">
        <w:rPr>
          <w:rFonts w:ascii="Calibri" w:hAnsi="Calibri" w:cs="Calibri"/>
          <w:b/>
          <w:bCs/>
          <w:sz w:val="24"/>
          <w:szCs w:val="24"/>
          <w:highlight w:val="yellow"/>
        </w:rPr>
        <w:t xml:space="preserve">Open </w:t>
      </w:r>
      <w:r w:rsidR="003838B6" w:rsidRPr="000030F9">
        <w:rPr>
          <w:rFonts w:ascii="Calibri" w:hAnsi="Calibri" w:cs="Calibri"/>
          <w:b/>
          <w:bCs/>
          <w:sz w:val="24"/>
          <w:szCs w:val="24"/>
          <w:highlight w:val="yellow"/>
        </w:rPr>
        <w:t>r</w:t>
      </w:r>
      <w:r w:rsidRPr="000030F9">
        <w:rPr>
          <w:rFonts w:ascii="Calibri" w:hAnsi="Calibri" w:cs="Calibri"/>
          <w:b/>
          <w:bCs/>
          <w:sz w:val="24"/>
          <w:szCs w:val="24"/>
          <w:highlight w:val="yellow"/>
        </w:rPr>
        <w:t xml:space="preserve">esults </w:t>
      </w:r>
      <w:r w:rsidR="003838B6" w:rsidRPr="000030F9">
        <w:rPr>
          <w:rFonts w:ascii="Calibri" w:hAnsi="Calibri" w:cs="Calibri"/>
          <w:b/>
          <w:bCs/>
          <w:sz w:val="24"/>
          <w:szCs w:val="24"/>
          <w:highlight w:val="yellow"/>
        </w:rPr>
        <w:t>f</w:t>
      </w:r>
      <w:r w:rsidRPr="000030F9">
        <w:rPr>
          <w:rFonts w:ascii="Calibri" w:hAnsi="Calibri" w:cs="Calibri"/>
          <w:b/>
          <w:bCs/>
          <w:sz w:val="24"/>
          <w:szCs w:val="24"/>
          <w:highlight w:val="yellow"/>
        </w:rPr>
        <w:t xml:space="preserve">iles for </w:t>
      </w:r>
      <w:r w:rsidR="003838B6" w:rsidRPr="000030F9">
        <w:rPr>
          <w:rFonts w:ascii="Calibri" w:hAnsi="Calibri" w:cs="Calibri"/>
          <w:b/>
          <w:bCs/>
          <w:sz w:val="24"/>
          <w:szCs w:val="24"/>
          <w:highlight w:val="yellow"/>
        </w:rPr>
        <w:t>p</w:t>
      </w:r>
      <w:r w:rsidRPr="000030F9">
        <w:rPr>
          <w:rFonts w:ascii="Calibri" w:hAnsi="Calibri" w:cs="Calibri"/>
          <w:b/>
          <w:bCs/>
          <w:sz w:val="24"/>
          <w:szCs w:val="24"/>
          <w:highlight w:val="yellow"/>
        </w:rPr>
        <w:t xml:space="preserve">rioritized </w:t>
      </w:r>
      <w:r w:rsidR="003838B6" w:rsidRPr="000030F9">
        <w:rPr>
          <w:rFonts w:ascii="Calibri" w:hAnsi="Calibri" w:cs="Calibri"/>
          <w:b/>
          <w:bCs/>
          <w:sz w:val="24"/>
          <w:szCs w:val="24"/>
          <w:highlight w:val="yellow"/>
        </w:rPr>
        <w:t>t</w:t>
      </w:r>
      <w:r w:rsidRPr="000030F9">
        <w:rPr>
          <w:rFonts w:ascii="Calibri" w:hAnsi="Calibri" w:cs="Calibri"/>
          <w:b/>
          <w:bCs/>
          <w:sz w:val="24"/>
          <w:szCs w:val="24"/>
          <w:highlight w:val="yellow"/>
        </w:rPr>
        <w:t xml:space="preserve">argets and </w:t>
      </w:r>
      <w:r w:rsidR="003838B6" w:rsidRPr="000030F9">
        <w:rPr>
          <w:rFonts w:ascii="Calibri" w:hAnsi="Calibri" w:cs="Calibri"/>
          <w:b/>
          <w:bCs/>
          <w:sz w:val="24"/>
          <w:szCs w:val="24"/>
          <w:highlight w:val="yellow"/>
        </w:rPr>
        <w:t>t</w:t>
      </w:r>
      <w:r w:rsidRPr="000030F9">
        <w:rPr>
          <w:rFonts w:ascii="Calibri" w:hAnsi="Calibri" w:cs="Calibri"/>
          <w:b/>
          <w:bCs/>
          <w:sz w:val="24"/>
          <w:szCs w:val="24"/>
          <w:highlight w:val="yellow"/>
        </w:rPr>
        <w:t>herapeutics</w:t>
      </w:r>
    </w:p>
    <w:p w14:paraId="1F8C22DC" w14:textId="77777777" w:rsidR="003838B6" w:rsidRPr="000030F9" w:rsidRDefault="003838B6" w:rsidP="008F31C4">
      <w:pPr>
        <w:pStyle w:val="ListParagraph"/>
        <w:spacing w:after="0" w:line="240" w:lineRule="auto"/>
        <w:ind w:left="0"/>
        <w:contextualSpacing w:val="0"/>
        <w:jc w:val="both"/>
        <w:rPr>
          <w:rFonts w:ascii="Calibri" w:hAnsi="Calibri" w:cs="Calibri"/>
          <w:b/>
          <w:bCs/>
          <w:sz w:val="24"/>
          <w:szCs w:val="24"/>
          <w:highlight w:val="yellow"/>
        </w:rPr>
      </w:pPr>
    </w:p>
    <w:p w14:paraId="4BACE2BF" w14:textId="692BCD77" w:rsidR="004D0A45" w:rsidRPr="000030F9" w:rsidRDefault="004D0A45" w:rsidP="008F31C4">
      <w:pPr>
        <w:pStyle w:val="ListParagraph"/>
        <w:numPr>
          <w:ilvl w:val="1"/>
          <w:numId w:val="20"/>
        </w:numPr>
        <w:spacing w:after="0" w:line="240" w:lineRule="auto"/>
        <w:ind w:left="0" w:firstLine="0"/>
        <w:contextualSpacing w:val="0"/>
        <w:jc w:val="both"/>
        <w:rPr>
          <w:rFonts w:ascii="Calibri" w:hAnsi="Calibri" w:cs="Calibri"/>
          <w:sz w:val="24"/>
          <w:szCs w:val="24"/>
          <w:highlight w:val="yellow"/>
        </w:rPr>
      </w:pPr>
      <w:r w:rsidRPr="000030F9">
        <w:rPr>
          <w:rFonts w:ascii="Calibri" w:hAnsi="Calibri" w:cs="Calibri"/>
          <w:sz w:val="24"/>
          <w:szCs w:val="24"/>
          <w:highlight w:val="yellow"/>
        </w:rPr>
        <w:t>The file with prioritized targets and their metrics will be generated</w:t>
      </w:r>
      <w:r w:rsidR="003838B6" w:rsidRPr="000030F9">
        <w:rPr>
          <w:rFonts w:ascii="Calibri" w:hAnsi="Calibri" w:cs="Calibri"/>
          <w:sz w:val="24"/>
          <w:szCs w:val="24"/>
          <w:highlight w:val="yellow"/>
        </w:rPr>
        <w:t xml:space="preserve">. </w:t>
      </w:r>
      <w:r w:rsidRPr="000030F9">
        <w:rPr>
          <w:rFonts w:ascii="Calibri" w:hAnsi="Calibri" w:cs="Calibri"/>
          <w:sz w:val="24"/>
          <w:szCs w:val="24"/>
          <w:highlight w:val="yellow"/>
        </w:rPr>
        <w:t xml:space="preserve">For the sample input files, </w:t>
      </w:r>
      <w:r w:rsidR="003838B6" w:rsidRPr="000030F9">
        <w:rPr>
          <w:rFonts w:ascii="Calibri" w:hAnsi="Calibri" w:cs="Calibri"/>
          <w:sz w:val="24"/>
          <w:szCs w:val="24"/>
          <w:highlight w:val="yellow"/>
        </w:rPr>
        <w:t xml:space="preserve">use </w:t>
      </w:r>
      <w:r w:rsidRPr="000030F9">
        <w:rPr>
          <w:rFonts w:ascii="Calibri" w:hAnsi="Calibri" w:cs="Calibri"/>
          <w:sz w:val="24"/>
          <w:szCs w:val="24"/>
          <w:highlight w:val="yellow"/>
        </w:rPr>
        <w:t>the output file found in the Downloads folde</w:t>
      </w:r>
      <w:r w:rsidR="003838B6" w:rsidRPr="000030F9">
        <w:rPr>
          <w:rFonts w:ascii="Calibri" w:hAnsi="Calibri" w:cs="Calibri"/>
          <w:sz w:val="24"/>
          <w:szCs w:val="24"/>
          <w:highlight w:val="yellow"/>
        </w:rPr>
        <w:t>r,</w:t>
      </w:r>
      <w:r w:rsidRPr="000030F9">
        <w:rPr>
          <w:rFonts w:ascii="Calibri" w:hAnsi="Calibri" w:cs="Calibri"/>
          <w:sz w:val="24"/>
          <w:szCs w:val="24"/>
          <w:highlight w:val="yellow"/>
        </w:rPr>
        <w:t xml:space="preserve"> named: </w:t>
      </w:r>
    </w:p>
    <w:p w14:paraId="3A7B4893" w14:textId="2C1C7A4A" w:rsidR="797BDB65" w:rsidRPr="008F31C4" w:rsidRDefault="797BDB65" w:rsidP="008F31C4">
      <w:pPr>
        <w:pStyle w:val="ListParagraph"/>
        <w:spacing w:after="0" w:line="240" w:lineRule="auto"/>
        <w:ind w:left="0"/>
        <w:contextualSpacing w:val="0"/>
        <w:jc w:val="both"/>
        <w:rPr>
          <w:rFonts w:ascii="Calibri" w:hAnsi="Calibri" w:cs="Calibri"/>
          <w:sz w:val="24"/>
          <w:szCs w:val="24"/>
        </w:rPr>
      </w:pPr>
      <w:r w:rsidRPr="000030F9">
        <w:rPr>
          <w:rFonts w:ascii="Calibri" w:hAnsi="Calibri" w:cs="Calibri"/>
          <w:sz w:val="24"/>
          <w:szCs w:val="24"/>
          <w:highlight w:val="yellow"/>
        </w:rPr>
        <w:t>edgeR_dge.rds-TreatmentTumor-TreatmentNativeTissue</w:t>
      </w:r>
      <w:proofErr w:type="gramStart"/>
      <w:r w:rsidRPr="000030F9">
        <w:rPr>
          <w:rFonts w:ascii="Calibri" w:hAnsi="Calibri" w:cs="Calibri"/>
          <w:sz w:val="24"/>
          <w:szCs w:val="24"/>
          <w:highlight w:val="yellow"/>
        </w:rPr>
        <w:t>_”timestamp</w:t>
      </w:r>
      <w:proofErr w:type="gramEnd"/>
      <w:r w:rsidRPr="000030F9">
        <w:rPr>
          <w:rFonts w:ascii="Calibri" w:hAnsi="Calibri" w:cs="Calibri"/>
          <w:sz w:val="24"/>
          <w:szCs w:val="24"/>
          <w:highlight w:val="yellow"/>
        </w:rPr>
        <w:t>”_SPIA_Results.csv-RankedTargets.tsv</w:t>
      </w:r>
    </w:p>
    <w:p w14:paraId="00C62686" w14:textId="77777777" w:rsidR="003838B6" w:rsidRPr="008F31C4" w:rsidRDefault="003838B6" w:rsidP="008F31C4">
      <w:pPr>
        <w:pStyle w:val="ListParagraph"/>
        <w:spacing w:after="0" w:line="240" w:lineRule="auto"/>
        <w:ind w:left="0"/>
        <w:contextualSpacing w:val="0"/>
        <w:jc w:val="both"/>
        <w:rPr>
          <w:rFonts w:ascii="Calibri" w:hAnsi="Calibri" w:cs="Calibri"/>
          <w:sz w:val="24"/>
          <w:szCs w:val="24"/>
        </w:rPr>
      </w:pPr>
    </w:p>
    <w:p w14:paraId="2FCFF32A" w14:textId="222EFF01" w:rsidR="27EDD549" w:rsidRPr="008F31C4" w:rsidRDefault="27EDD549" w:rsidP="008F31C4">
      <w:pPr>
        <w:pStyle w:val="ListParagraph"/>
        <w:numPr>
          <w:ilvl w:val="2"/>
          <w:numId w:val="20"/>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This file will</w:t>
      </w:r>
      <w:r w:rsidR="3815B2BE" w:rsidRPr="008F31C4">
        <w:rPr>
          <w:rFonts w:ascii="Calibri" w:hAnsi="Calibri" w:cs="Calibri"/>
          <w:sz w:val="24"/>
          <w:szCs w:val="24"/>
        </w:rPr>
        <w:t>, by default,</w:t>
      </w:r>
      <w:r w:rsidRPr="008F31C4">
        <w:rPr>
          <w:rFonts w:ascii="Calibri" w:hAnsi="Calibri" w:cs="Calibri"/>
          <w:sz w:val="24"/>
          <w:szCs w:val="24"/>
        </w:rPr>
        <w:t xml:space="preserve"> be sorted with the targets sorted in descending order based on the </w:t>
      </w:r>
      <w:r w:rsidR="0057025A" w:rsidRPr="008F31C4">
        <w:rPr>
          <w:rFonts w:ascii="Calibri" w:hAnsi="Calibri" w:cs="Calibri"/>
          <w:sz w:val="24"/>
          <w:szCs w:val="24"/>
        </w:rPr>
        <w:t>custom-weighed</w:t>
      </w:r>
      <w:r w:rsidRPr="008F31C4">
        <w:rPr>
          <w:rFonts w:ascii="Calibri" w:hAnsi="Calibri" w:cs="Calibri"/>
          <w:sz w:val="24"/>
          <w:szCs w:val="24"/>
        </w:rPr>
        <w:t xml:space="preserve"> metric. </w:t>
      </w:r>
      <w:r w:rsidR="003838B6" w:rsidRPr="008F31C4">
        <w:rPr>
          <w:rFonts w:ascii="Calibri" w:hAnsi="Calibri" w:cs="Calibri"/>
          <w:sz w:val="24"/>
          <w:szCs w:val="24"/>
        </w:rPr>
        <w:t>M</w:t>
      </w:r>
      <w:r w:rsidRPr="008F31C4">
        <w:rPr>
          <w:rFonts w:ascii="Calibri" w:hAnsi="Calibri" w:cs="Calibri"/>
          <w:sz w:val="24"/>
          <w:szCs w:val="24"/>
        </w:rPr>
        <w:t>anually review</w:t>
      </w:r>
      <w:r w:rsidR="003838B6" w:rsidRPr="008F31C4">
        <w:rPr>
          <w:rFonts w:ascii="Calibri" w:hAnsi="Calibri" w:cs="Calibri"/>
          <w:sz w:val="24"/>
          <w:szCs w:val="24"/>
        </w:rPr>
        <w:t xml:space="preserve"> the output file </w:t>
      </w:r>
      <w:r w:rsidRPr="008F31C4">
        <w:rPr>
          <w:rFonts w:ascii="Calibri" w:hAnsi="Calibri" w:cs="Calibri"/>
          <w:sz w:val="24"/>
          <w:szCs w:val="24"/>
        </w:rPr>
        <w:t>to ensure that the results are biologically relevant and that the</w:t>
      </w:r>
      <w:r w:rsidR="71DBF9E7" w:rsidRPr="008F31C4">
        <w:rPr>
          <w:rFonts w:ascii="Calibri" w:hAnsi="Calibri" w:cs="Calibri"/>
          <w:sz w:val="24"/>
          <w:szCs w:val="24"/>
        </w:rPr>
        <w:t xml:space="preserve"> targets are logical</w:t>
      </w:r>
      <w:r w:rsidR="6CD194A0" w:rsidRPr="008F31C4">
        <w:rPr>
          <w:rFonts w:ascii="Calibri" w:hAnsi="Calibri" w:cs="Calibri"/>
          <w:sz w:val="24"/>
          <w:szCs w:val="24"/>
        </w:rPr>
        <w:t xml:space="preserve"> for the phenotype being evaluated</w:t>
      </w:r>
      <w:r w:rsidR="003838B6" w:rsidRPr="008F31C4">
        <w:rPr>
          <w:rFonts w:ascii="Calibri" w:hAnsi="Calibri" w:cs="Calibri"/>
          <w:sz w:val="24"/>
          <w:szCs w:val="24"/>
        </w:rPr>
        <w:t>.</w:t>
      </w:r>
    </w:p>
    <w:p w14:paraId="079741AF" w14:textId="77777777" w:rsidR="003838B6" w:rsidRPr="008F31C4" w:rsidRDefault="003838B6" w:rsidP="008F31C4">
      <w:pPr>
        <w:pStyle w:val="ListParagraph"/>
        <w:spacing w:after="0" w:line="240" w:lineRule="auto"/>
        <w:ind w:left="0"/>
        <w:contextualSpacing w:val="0"/>
        <w:jc w:val="both"/>
        <w:rPr>
          <w:rFonts w:ascii="Calibri" w:hAnsi="Calibri" w:cs="Calibri"/>
          <w:sz w:val="24"/>
          <w:szCs w:val="24"/>
        </w:rPr>
      </w:pPr>
    </w:p>
    <w:p w14:paraId="5011AF34" w14:textId="21438DE5" w:rsidR="004D0A45" w:rsidRPr="008F31C4" w:rsidRDefault="004D0A45" w:rsidP="008F31C4">
      <w:pPr>
        <w:pStyle w:val="ListParagraph"/>
        <w:numPr>
          <w:ilvl w:val="1"/>
          <w:numId w:val="20"/>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The file with prioritized therapeutics and their metrics will</w:t>
      </w:r>
      <w:r w:rsidR="00536AAA" w:rsidRPr="008F31C4">
        <w:rPr>
          <w:rFonts w:ascii="Calibri" w:hAnsi="Calibri" w:cs="Calibri"/>
          <w:sz w:val="24"/>
          <w:szCs w:val="24"/>
        </w:rPr>
        <w:t xml:space="preserve"> also be</w:t>
      </w:r>
      <w:r w:rsidRPr="008F31C4">
        <w:rPr>
          <w:rFonts w:ascii="Calibri" w:hAnsi="Calibri" w:cs="Calibri"/>
          <w:sz w:val="24"/>
          <w:szCs w:val="24"/>
        </w:rPr>
        <w:t xml:space="preserve"> generated</w:t>
      </w:r>
      <w:r w:rsidR="003838B6" w:rsidRPr="008F31C4">
        <w:rPr>
          <w:rFonts w:ascii="Calibri" w:hAnsi="Calibri" w:cs="Calibri"/>
          <w:sz w:val="24"/>
          <w:szCs w:val="24"/>
        </w:rPr>
        <w:t xml:space="preserve">. </w:t>
      </w:r>
      <w:r w:rsidRPr="008F31C4">
        <w:rPr>
          <w:rFonts w:ascii="Calibri" w:hAnsi="Calibri" w:cs="Calibri"/>
          <w:sz w:val="24"/>
          <w:szCs w:val="24"/>
        </w:rPr>
        <w:t xml:space="preserve">For the sample input files, </w:t>
      </w:r>
      <w:r w:rsidR="003838B6" w:rsidRPr="008F31C4">
        <w:rPr>
          <w:rFonts w:ascii="Calibri" w:hAnsi="Calibri" w:cs="Calibri"/>
          <w:sz w:val="24"/>
          <w:szCs w:val="24"/>
        </w:rPr>
        <w:t xml:space="preserve">use </w:t>
      </w:r>
      <w:r w:rsidRPr="008F31C4">
        <w:rPr>
          <w:rFonts w:ascii="Calibri" w:hAnsi="Calibri" w:cs="Calibri"/>
          <w:sz w:val="24"/>
          <w:szCs w:val="24"/>
        </w:rPr>
        <w:t>the output file in the Downloads folder</w:t>
      </w:r>
      <w:r w:rsidR="003838B6" w:rsidRPr="008F31C4">
        <w:rPr>
          <w:rFonts w:ascii="Calibri" w:hAnsi="Calibri" w:cs="Calibri"/>
          <w:sz w:val="24"/>
          <w:szCs w:val="24"/>
        </w:rPr>
        <w:t xml:space="preserve">, </w:t>
      </w:r>
      <w:r w:rsidRPr="008F31C4">
        <w:rPr>
          <w:rFonts w:ascii="Calibri" w:hAnsi="Calibri" w:cs="Calibri"/>
          <w:sz w:val="24"/>
          <w:szCs w:val="24"/>
        </w:rPr>
        <w:t>named:</w:t>
      </w:r>
    </w:p>
    <w:p w14:paraId="1F69FCD5" w14:textId="296AF2F6" w:rsidR="006E4797" w:rsidRPr="008F31C4" w:rsidRDefault="797BDB65" w:rsidP="008F31C4">
      <w:pPr>
        <w:pStyle w:val="ListParagraph"/>
        <w:spacing w:after="0" w:line="240" w:lineRule="auto"/>
        <w:ind w:left="0"/>
        <w:contextualSpacing w:val="0"/>
        <w:jc w:val="both"/>
        <w:rPr>
          <w:rFonts w:ascii="Calibri" w:hAnsi="Calibri" w:cs="Calibri"/>
          <w:sz w:val="24"/>
          <w:szCs w:val="24"/>
        </w:rPr>
      </w:pPr>
      <w:r w:rsidRPr="008F31C4">
        <w:rPr>
          <w:rFonts w:ascii="Calibri" w:hAnsi="Calibri" w:cs="Calibri"/>
          <w:sz w:val="24"/>
          <w:szCs w:val="24"/>
        </w:rPr>
        <w:t>edgeR_dge.rds-TreatmentTumor-TreatmentNativeTissue</w:t>
      </w:r>
      <w:proofErr w:type="gramStart"/>
      <w:r w:rsidRPr="008F31C4">
        <w:rPr>
          <w:rFonts w:ascii="Calibri" w:hAnsi="Calibri" w:cs="Calibri"/>
          <w:sz w:val="24"/>
          <w:szCs w:val="24"/>
        </w:rPr>
        <w:t>_”timestamp</w:t>
      </w:r>
      <w:proofErr w:type="gramEnd"/>
      <w:r w:rsidRPr="008F31C4">
        <w:rPr>
          <w:rFonts w:ascii="Calibri" w:hAnsi="Calibri" w:cs="Calibri"/>
          <w:sz w:val="24"/>
          <w:szCs w:val="24"/>
        </w:rPr>
        <w:t>”_SPIA_Results.csv-Treatments.tsv</w:t>
      </w:r>
    </w:p>
    <w:p w14:paraId="4CC30B6B" w14:textId="77777777" w:rsidR="003838B6" w:rsidRPr="008F31C4" w:rsidRDefault="003838B6" w:rsidP="008F31C4">
      <w:pPr>
        <w:pStyle w:val="ListParagraph"/>
        <w:spacing w:after="0" w:line="240" w:lineRule="auto"/>
        <w:ind w:left="0"/>
        <w:contextualSpacing w:val="0"/>
        <w:jc w:val="both"/>
        <w:rPr>
          <w:rFonts w:ascii="Calibri" w:hAnsi="Calibri" w:cs="Calibri"/>
          <w:sz w:val="24"/>
          <w:szCs w:val="24"/>
          <w:highlight w:val="yellow"/>
        </w:rPr>
      </w:pPr>
    </w:p>
    <w:p w14:paraId="01B82936" w14:textId="661091F4" w:rsidR="772EEDF6" w:rsidRPr="008F31C4" w:rsidRDefault="388B1748" w:rsidP="008F31C4">
      <w:pPr>
        <w:pStyle w:val="ListParagraph"/>
        <w:numPr>
          <w:ilvl w:val="2"/>
          <w:numId w:val="20"/>
        </w:numPr>
        <w:spacing w:after="0" w:line="240" w:lineRule="auto"/>
        <w:ind w:left="0" w:firstLine="0"/>
        <w:contextualSpacing w:val="0"/>
        <w:jc w:val="both"/>
        <w:rPr>
          <w:rFonts w:ascii="Calibri" w:hAnsi="Calibri" w:cs="Calibri"/>
          <w:sz w:val="24"/>
          <w:szCs w:val="24"/>
        </w:rPr>
      </w:pPr>
      <w:r w:rsidRPr="008F31C4">
        <w:rPr>
          <w:rFonts w:ascii="Calibri" w:hAnsi="Calibri" w:cs="Calibri"/>
          <w:sz w:val="24"/>
          <w:szCs w:val="24"/>
        </w:rPr>
        <w:t>Similarly, this output file will also</w:t>
      </w:r>
      <w:r w:rsidR="78617D67" w:rsidRPr="008F31C4">
        <w:rPr>
          <w:rFonts w:ascii="Calibri" w:hAnsi="Calibri" w:cs="Calibri"/>
          <w:sz w:val="24"/>
          <w:szCs w:val="24"/>
        </w:rPr>
        <w:t>, by default,</w:t>
      </w:r>
      <w:r w:rsidRPr="008F31C4">
        <w:rPr>
          <w:rFonts w:ascii="Calibri" w:hAnsi="Calibri" w:cs="Calibri"/>
          <w:sz w:val="24"/>
          <w:szCs w:val="24"/>
        </w:rPr>
        <w:t xml:space="preserve"> be sorted </w:t>
      </w:r>
      <w:r w:rsidR="34E99283" w:rsidRPr="008F31C4">
        <w:rPr>
          <w:rFonts w:ascii="Calibri" w:hAnsi="Calibri" w:cs="Calibri"/>
          <w:sz w:val="24"/>
          <w:szCs w:val="24"/>
        </w:rPr>
        <w:t xml:space="preserve">with the therapeutics for the various targets (in </w:t>
      </w:r>
      <w:r w:rsidR="003838B6" w:rsidRPr="008F31C4">
        <w:rPr>
          <w:rFonts w:ascii="Calibri" w:hAnsi="Calibri" w:cs="Calibri"/>
          <w:sz w:val="24"/>
          <w:szCs w:val="24"/>
        </w:rPr>
        <w:t xml:space="preserve">step </w:t>
      </w:r>
      <w:r w:rsidR="34E99283" w:rsidRPr="008F31C4">
        <w:rPr>
          <w:rFonts w:ascii="Calibri" w:hAnsi="Calibri" w:cs="Calibri"/>
          <w:sz w:val="24"/>
          <w:szCs w:val="24"/>
        </w:rPr>
        <w:t>7.1.</w:t>
      </w:r>
      <w:r w:rsidR="003838B6" w:rsidRPr="008F31C4">
        <w:rPr>
          <w:rFonts w:ascii="Calibri" w:hAnsi="Calibri" w:cs="Calibri"/>
          <w:sz w:val="24"/>
          <w:szCs w:val="24"/>
        </w:rPr>
        <w:t>1</w:t>
      </w:r>
      <w:r w:rsidR="34E99283" w:rsidRPr="008F31C4">
        <w:rPr>
          <w:rFonts w:ascii="Calibri" w:hAnsi="Calibri" w:cs="Calibri"/>
          <w:sz w:val="24"/>
          <w:szCs w:val="24"/>
        </w:rPr>
        <w:t>) sorted in descending order based on the weighted metric.</w:t>
      </w:r>
      <w:r w:rsidR="530F1FAC" w:rsidRPr="008F31C4">
        <w:rPr>
          <w:rFonts w:ascii="Calibri" w:hAnsi="Calibri" w:cs="Calibri"/>
          <w:sz w:val="24"/>
          <w:szCs w:val="24"/>
        </w:rPr>
        <w:t xml:space="preserve"> </w:t>
      </w:r>
      <w:r w:rsidR="003838B6" w:rsidRPr="008F31C4">
        <w:rPr>
          <w:rFonts w:ascii="Calibri" w:hAnsi="Calibri" w:cs="Calibri"/>
          <w:sz w:val="24"/>
          <w:szCs w:val="24"/>
        </w:rPr>
        <w:t>Review the file manual</w:t>
      </w:r>
      <w:r w:rsidR="004B0897" w:rsidRPr="008F31C4">
        <w:rPr>
          <w:rFonts w:ascii="Calibri" w:hAnsi="Calibri" w:cs="Calibri"/>
          <w:sz w:val="24"/>
          <w:szCs w:val="24"/>
        </w:rPr>
        <w:t>ly</w:t>
      </w:r>
      <w:r w:rsidR="530F1FAC" w:rsidRPr="008F31C4">
        <w:rPr>
          <w:rFonts w:ascii="Calibri" w:hAnsi="Calibri" w:cs="Calibri"/>
          <w:sz w:val="24"/>
          <w:szCs w:val="24"/>
        </w:rPr>
        <w:t xml:space="preserve"> with sufficient background knowledge of the underlying biological system to determine whether additional experiments are justified.</w:t>
      </w:r>
      <w:r w:rsidR="34E99283" w:rsidRPr="008F31C4">
        <w:rPr>
          <w:rFonts w:ascii="Calibri" w:hAnsi="Calibri" w:cs="Calibri"/>
          <w:sz w:val="24"/>
          <w:szCs w:val="24"/>
        </w:rPr>
        <w:t xml:space="preserve"> It is expected</w:t>
      </w:r>
      <w:r w:rsidR="0DC37C41" w:rsidRPr="008F31C4">
        <w:rPr>
          <w:rFonts w:ascii="Calibri" w:hAnsi="Calibri" w:cs="Calibri"/>
          <w:sz w:val="24"/>
          <w:szCs w:val="24"/>
        </w:rPr>
        <w:t xml:space="preserve"> that multiple therapeutics may have the same weighted metric since many of the</w:t>
      </w:r>
      <w:r w:rsidR="21160A7B" w:rsidRPr="008F31C4">
        <w:rPr>
          <w:rFonts w:ascii="Calibri" w:hAnsi="Calibri" w:cs="Calibri"/>
          <w:sz w:val="24"/>
          <w:szCs w:val="24"/>
        </w:rPr>
        <w:t xml:space="preserve"> targets will be affected by more than one therapeutic on the market.</w:t>
      </w:r>
    </w:p>
    <w:p w14:paraId="4015356B" w14:textId="77777777" w:rsidR="006E4797" w:rsidRPr="008F31C4" w:rsidRDefault="006E4797" w:rsidP="008F31C4">
      <w:pPr>
        <w:pBdr>
          <w:top w:val="nil"/>
          <w:left w:val="nil"/>
          <w:bottom w:val="nil"/>
          <w:right w:val="nil"/>
          <w:between w:val="nil"/>
        </w:pBdr>
        <w:rPr>
          <w:b/>
        </w:rPr>
      </w:pPr>
    </w:p>
    <w:p w14:paraId="25156576" w14:textId="14087231" w:rsidR="00CF149A" w:rsidRPr="008F31C4" w:rsidRDefault="00551D82" w:rsidP="008F31C4">
      <w:pPr>
        <w:pBdr>
          <w:top w:val="nil"/>
          <w:left w:val="nil"/>
          <w:bottom w:val="nil"/>
          <w:right w:val="nil"/>
          <w:between w:val="nil"/>
        </w:pBdr>
      </w:pPr>
      <w:r w:rsidRPr="008F31C4">
        <w:rPr>
          <w:b/>
        </w:rPr>
        <w:t xml:space="preserve">RESULTS: </w:t>
      </w:r>
    </w:p>
    <w:p w14:paraId="60B032CF" w14:textId="60112D84" w:rsidR="00891AF3" w:rsidRPr="008F31C4" w:rsidRDefault="07683E6D" w:rsidP="008F31C4">
      <w:pPr>
        <w:pBdr>
          <w:top w:val="nil"/>
          <w:left w:val="nil"/>
          <w:bottom w:val="nil"/>
          <w:right w:val="nil"/>
          <w:between w:val="nil"/>
        </w:pBdr>
      </w:pPr>
      <w:r w:rsidRPr="008F31C4">
        <w:t xml:space="preserve">The setup </w:t>
      </w:r>
      <w:r w:rsidR="006C1512" w:rsidRPr="008F31C4">
        <w:t xml:space="preserve">described </w:t>
      </w:r>
      <w:r w:rsidR="17950B82" w:rsidRPr="008F31C4">
        <w:t>in</w:t>
      </w:r>
      <w:r w:rsidRPr="008F31C4">
        <w:t xml:space="preserve"> steps 1-3 of the</w:t>
      </w:r>
      <w:r w:rsidR="00C65EE3" w:rsidRPr="008F31C4">
        <w:t xml:space="preserve"> </w:t>
      </w:r>
      <w:r w:rsidRPr="008F31C4">
        <w:t xml:space="preserve">protocol </w:t>
      </w:r>
      <w:r w:rsidR="5D01E2AF" w:rsidRPr="008F31C4">
        <w:t>is</w:t>
      </w:r>
      <w:r w:rsidR="00C65EE3" w:rsidRPr="008F31C4">
        <w:t xml:space="preserve"> </w:t>
      </w:r>
      <w:r w:rsidRPr="008F31C4">
        <w:t>necessary to enable</w:t>
      </w:r>
      <w:r w:rsidR="002A3D4B" w:rsidRPr="008F31C4">
        <w:t xml:space="preserve"> subsequent</w:t>
      </w:r>
      <w:r w:rsidRPr="008F31C4">
        <w:t xml:space="preserve"> execution of</w:t>
      </w:r>
      <w:r w:rsidR="00C65EE3" w:rsidRPr="008F31C4">
        <w:t xml:space="preserve"> </w:t>
      </w:r>
      <w:r w:rsidR="74E0A2AE" w:rsidRPr="008F31C4">
        <w:t>SPIA and the Pathway2Targets</w:t>
      </w:r>
      <w:r w:rsidR="00C65EE3" w:rsidRPr="008F31C4">
        <w:t xml:space="preserve"> </w:t>
      </w:r>
      <w:r w:rsidR="32771D42" w:rsidRPr="008F31C4">
        <w:t>algorithm.</w:t>
      </w:r>
      <w:r w:rsidR="00C65EE3" w:rsidRPr="008F31C4">
        <w:t xml:space="preserve"> </w:t>
      </w:r>
      <w:r w:rsidR="00D0625F" w:rsidRPr="008F31C4">
        <w:t>At the end of each step</w:t>
      </w:r>
      <w:r w:rsidR="00C95A47" w:rsidRPr="008F31C4">
        <w:t xml:space="preserve">, </w:t>
      </w:r>
      <w:r w:rsidR="00AB1DF2" w:rsidRPr="008F31C4">
        <w:t xml:space="preserve">a message will be generated to confirm successful installation of the software. </w:t>
      </w:r>
      <w:r w:rsidR="00083317" w:rsidRPr="008F31C4">
        <w:t xml:space="preserve">Step </w:t>
      </w:r>
      <w:r w:rsidR="003838B6" w:rsidRPr="008F31C4">
        <w:t xml:space="preserve">4 </w:t>
      </w:r>
      <w:r w:rsidR="00121B55" w:rsidRPr="008F31C4">
        <w:t>consists of either downloading an existing set of differential expression results</w:t>
      </w:r>
      <w:r w:rsidR="00B623C0" w:rsidRPr="008F31C4">
        <w:t xml:space="preserve">, which could include the </w:t>
      </w:r>
      <w:r w:rsidR="00F9386C" w:rsidRPr="008F31C4">
        <w:t>provided ex</w:t>
      </w:r>
      <w:r w:rsidR="00B623C0" w:rsidRPr="008F31C4">
        <w:t>ample file</w:t>
      </w:r>
      <w:r w:rsidR="00F463D4" w:rsidRPr="008F31C4">
        <w:t xml:space="preserve">, </w:t>
      </w:r>
      <w:r w:rsidR="004B07AF" w:rsidRPr="008F31C4">
        <w:t>a</w:t>
      </w:r>
      <w:r w:rsidR="00C52FEC" w:rsidRPr="008F31C4">
        <w:t xml:space="preserve"> different</w:t>
      </w:r>
      <w:r w:rsidR="004B07AF" w:rsidRPr="008F31C4">
        <w:t xml:space="preserve"> </w:t>
      </w:r>
      <w:r w:rsidR="008B046C" w:rsidRPr="008F31C4">
        <w:t>existing file</w:t>
      </w:r>
      <w:r w:rsidR="00C52FEC" w:rsidRPr="008F31C4">
        <w:t xml:space="preserve">, </w:t>
      </w:r>
      <w:r w:rsidR="00F463D4" w:rsidRPr="008F31C4">
        <w:t>or</w:t>
      </w:r>
      <w:r w:rsidR="007E4F8C" w:rsidRPr="008F31C4">
        <w:t xml:space="preserve"> preprocessing </w:t>
      </w:r>
      <w:r w:rsidR="009A790C" w:rsidRPr="008F31C4">
        <w:t>a custom RNA-sequencing dataset</w:t>
      </w:r>
      <w:r w:rsidR="00FF2A72" w:rsidRPr="008F31C4">
        <w:t xml:space="preserve">. The principal requirement for step </w:t>
      </w:r>
      <w:r w:rsidR="003838B6" w:rsidRPr="008F31C4">
        <w:t xml:space="preserve">4 </w:t>
      </w:r>
      <w:r w:rsidR="00FF2A72" w:rsidRPr="008F31C4">
        <w:t xml:space="preserve">is that the </w:t>
      </w:r>
      <w:r w:rsidR="00AE5B16" w:rsidRPr="008F31C4">
        <w:t>workflow use</w:t>
      </w:r>
      <w:r w:rsidR="00FF2A72" w:rsidRPr="008F31C4">
        <w:t>s</w:t>
      </w:r>
      <w:r w:rsidR="00AE5B16" w:rsidRPr="008F31C4">
        <w:t xml:space="preserve"> edgeR as the differential expression algorithm</w:t>
      </w:r>
      <w:r w:rsidR="0096368B" w:rsidRPr="008F31C4">
        <w:t xml:space="preserve">, with the results stored as </w:t>
      </w:r>
      <w:r w:rsidR="003A4C41" w:rsidRPr="008F31C4">
        <w:t xml:space="preserve">a </w:t>
      </w:r>
      <w:proofErr w:type="spellStart"/>
      <w:r w:rsidR="003A4C41" w:rsidRPr="008F31C4">
        <w:t>SingleCellExperiment</w:t>
      </w:r>
      <w:proofErr w:type="spellEnd"/>
      <w:r w:rsidR="003A4C41" w:rsidRPr="008F31C4">
        <w:t xml:space="preserve"> object within a </w:t>
      </w:r>
      <w:proofErr w:type="spellStart"/>
      <w:r w:rsidR="003A4C41" w:rsidRPr="008F31C4">
        <w:t>rds</w:t>
      </w:r>
      <w:proofErr w:type="spellEnd"/>
      <w:r w:rsidR="003A4C41" w:rsidRPr="008F31C4">
        <w:t xml:space="preserve"> file</w:t>
      </w:r>
      <w:r w:rsidR="009A790C" w:rsidRPr="008F31C4">
        <w:t>.</w:t>
      </w:r>
    </w:p>
    <w:p w14:paraId="5AA768FA" w14:textId="77777777" w:rsidR="00C86B64" w:rsidRPr="008F31C4" w:rsidRDefault="00C86B64" w:rsidP="008F31C4">
      <w:pPr>
        <w:pBdr>
          <w:top w:val="nil"/>
          <w:left w:val="nil"/>
          <w:bottom w:val="nil"/>
          <w:right w:val="nil"/>
          <w:between w:val="nil"/>
        </w:pBdr>
      </w:pPr>
    </w:p>
    <w:p w14:paraId="3D8F4226" w14:textId="4FF6072A" w:rsidR="00ED0EFE" w:rsidRPr="008F31C4" w:rsidRDefault="14FB2D76" w:rsidP="008F31C4">
      <w:pPr>
        <w:pBdr>
          <w:top w:val="nil"/>
          <w:left w:val="nil"/>
          <w:bottom w:val="nil"/>
          <w:right w:val="nil"/>
          <w:between w:val="nil"/>
        </w:pBdr>
      </w:pPr>
      <w:r w:rsidRPr="008F31C4">
        <w:t>Predicting statistically significant intracellular signaling pathways using the SPIA algorithm (</w:t>
      </w:r>
      <w:r w:rsidR="074D9C0E" w:rsidRPr="008F31C4">
        <w:rPr>
          <w:b/>
          <w:bCs/>
        </w:rPr>
        <w:t xml:space="preserve">Supplementary </w:t>
      </w:r>
      <w:r w:rsidR="00954338" w:rsidRPr="008F31C4">
        <w:rPr>
          <w:b/>
          <w:bCs/>
        </w:rPr>
        <w:t xml:space="preserve">Coding </w:t>
      </w:r>
      <w:r w:rsidR="074D9C0E" w:rsidRPr="008F31C4">
        <w:rPr>
          <w:b/>
          <w:bCs/>
        </w:rPr>
        <w:t>File 1</w:t>
      </w:r>
      <w:r w:rsidR="176128AF" w:rsidRPr="008F31C4">
        <w:t xml:space="preserve"> and</w:t>
      </w:r>
      <w:r w:rsidR="003838B6" w:rsidRPr="008F31C4">
        <w:t xml:space="preserve"> </w:t>
      </w:r>
      <w:r w:rsidR="003838B6" w:rsidRPr="008F31C4">
        <w:rPr>
          <w:b/>
          <w:bCs/>
        </w:rPr>
        <w:t xml:space="preserve">Supplementary </w:t>
      </w:r>
      <w:r w:rsidR="00954338" w:rsidRPr="008F31C4">
        <w:rPr>
          <w:b/>
          <w:bCs/>
        </w:rPr>
        <w:t xml:space="preserve">Coding </w:t>
      </w:r>
      <w:r w:rsidR="003838B6" w:rsidRPr="008F31C4">
        <w:rPr>
          <w:b/>
          <w:bCs/>
        </w:rPr>
        <w:t xml:space="preserve">File </w:t>
      </w:r>
      <w:r w:rsidR="176128AF" w:rsidRPr="008F31C4">
        <w:rPr>
          <w:b/>
          <w:bCs/>
        </w:rPr>
        <w:t>2</w:t>
      </w:r>
      <w:r w:rsidR="074D9C0E" w:rsidRPr="008F31C4">
        <w:t xml:space="preserve">; </w:t>
      </w:r>
      <w:r w:rsidRPr="008F31C4">
        <w:t xml:space="preserve">~130 lines of code) is described in step </w:t>
      </w:r>
      <w:r w:rsidR="003838B6" w:rsidRPr="008F31C4">
        <w:t>5</w:t>
      </w:r>
      <w:r w:rsidRPr="008F31C4">
        <w:t xml:space="preserve">. Once running, this algorithm displays its progress </w:t>
      </w:r>
      <w:r w:rsidR="003838B6" w:rsidRPr="008F31C4">
        <w:t xml:space="preserve">by </w:t>
      </w:r>
      <w:r w:rsidRPr="008F31C4">
        <w:t>a real-time log of what pathway is being calculated</w:t>
      </w:r>
      <w:r w:rsidR="6BE88548" w:rsidRPr="008F31C4">
        <w:t xml:space="preserve"> (</w:t>
      </w:r>
      <w:r w:rsidR="6BE88548" w:rsidRPr="008F31C4">
        <w:rPr>
          <w:b/>
          <w:bCs/>
        </w:rPr>
        <w:t xml:space="preserve">Figure </w:t>
      </w:r>
      <w:r w:rsidR="4A91DBB5" w:rsidRPr="008F31C4">
        <w:rPr>
          <w:b/>
          <w:bCs/>
        </w:rPr>
        <w:t>2</w:t>
      </w:r>
      <w:r w:rsidR="6BE88548" w:rsidRPr="008F31C4">
        <w:t>)</w:t>
      </w:r>
      <w:r w:rsidRPr="008F31C4">
        <w:t xml:space="preserve">. This indicates that the algorithm is running correctly. Though many SPIA analyses </w:t>
      </w:r>
      <w:r w:rsidR="37E24154" w:rsidRPr="008F31C4">
        <w:t xml:space="preserve">finish </w:t>
      </w:r>
      <w:r w:rsidRPr="008F31C4">
        <w:t xml:space="preserve">in ~1 h, </w:t>
      </w:r>
      <w:r w:rsidR="34BA77C9" w:rsidRPr="008F31C4">
        <w:t>the time required for completi</w:t>
      </w:r>
      <w:r w:rsidR="38D70E12" w:rsidRPr="008F31C4">
        <w:t>on</w:t>
      </w:r>
      <w:r w:rsidRPr="008F31C4">
        <w:t xml:space="preserve"> </w:t>
      </w:r>
      <w:r w:rsidR="3BD331E7" w:rsidRPr="008F31C4">
        <w:t xml:space="preserve">is dependent </w:t>
      </w:r>
      <w:r w:rsidRPr="008F31C4">
        <w:t xml:space="preserve">on the number of DEGs, number of bootstrap replicates, and other factors. </w:t>
      </w:r>
      <w:r w:rsidRPr="008F31C4">
        <w:rPr>
          <w:b/>
          <w:bCs/>
        </w:rPr>
        <w:t>Table 1</w:t>
      </w:r>
      <w:r w:rsidRPr="008F31C4">
        <w:t xml:space="preserve"> shows </w:t>
      </w:r>
      <w:r w:rsidR="6B0C9668" w:rsidRPr="008F31C4">
        <w:t xml:space="preserve">a subset of </w:t>
      </w:r>
      <w:r w:rsidRPr="008F31C4">
        <w:t>the contents of the SPIA output file</w:t>
      </w:r>
      <w:r w:rsidR="34457819" w:rsidRPr="008F31C4">
        <w:t xml:space="preserve"> (</w:t>
      </w:r>
      <w:r w:rsidR="34457819" w:rsidRPr="008F31C4">
        <w:rPr>
          <w:b/>
          <w:bCs/>
        </w:rPr>
        <w:t>Supplementa</w:t>
      </w:r>
      <w:r w:rsidR="003838B6" w:rsidRPr="008F31C4">
        <w:rPr>
          <w:b/>
          <w:bCs/>
        </w:rPr>
        <w:t>ry</w:t>
      </w:r>
      <w:r w:rsidR="34457819" w:rsidRPr="008F31C4">
        <w:rPr>
          <w:b/>
          <w:bCs/>
        </w:rPr>
        <w:t xml:space="preserve"> Table 1</w:t>
      </w:r>
      <w:r w:rsidR="34457819" w:rsidRPr="008F31C4">
        <w:t>)</w:t>
      </w:r>
      <w:r w:rsidRPr="008F31C4">
        <w:t xml:space="preserve">, which lists the pathways that had an associated p-value &lt; 0.05. There is also a column that quantifies the adjusted p-value for each pathway. By default, this code includes all pathways with an unadjusted p-value &lt; 0.05 to expand the downstream target results, though this setting could be </w:t>
      </w:r>
      <w:r w:rsidR="6A397B1F" w:rsidRPr="008F31C4">
        <w:t>changed</w:t>
      </w:r>
      <w:r w:rsidR="1713B428" w:rsidRPr="008F31C4">
        <w:t xml:space="preserve"> if desired</w:t>
      </w:r>
      <w:r w:rsidRPr="008F31C4">
        <w:t xml:space="preserve">. It should be noted that these pathways represent collections of direct protein-protein interactions, which </w:t>
      </w:r>
      <w:r w:rsidR="003838B6" w:rsidRPr="008F31C4">
        <w:t>differ</w:t>
      </w:r>
      <w:r w:rsidRPr="008F31C4">
        <w:t xml:space="preserve"> </w:t>
      </w:r>
      <w:r w:rsidRPr="008F31C4">
        <w:lastRenderedPageBreak/>
        <w:t xml:space="preserve">from gene sets that traditionally only include gene products with similar </w:t>
      </w:r>
      <w:r w:rsidR="0F5585AE" w:rsidRPr="008F31C4">
        <w:t xml:space="preserve">annotated </w:t>
      </w:r>
      <w:r w:rsidRPr="008F31C4">
        <w:t xml:space="preserve">functions. One way to facilitate interpretation of results is to review the output and identify trends or patterns in the data relating to cell cycle, immune response, metabolism, and other intracellular processes. It is recommended to only </w:t>
      </w:r>
      <w:proofErr w:type="gramStart"/>
      <w:r w:rsidRPr="008F31C4">
        <w:t xml:space="preserve">take </w:t>
      </w:r>
      <w:r w:rsidR="003838B6" w:rsidRPr="008F31C4">
        <w:t>into</w:t>
      </w:r>
      <w:r w:rsidRPr="008F31C4">
        <w:t xml:space="preserve"> account</w:t>
      </w:r>
      <w:proofErr w:type="gramEnd"/>
      <w:r w:rsidRPr="008F31C4">
        <w:t xml:space="preserve"> the pathways with a</w:t>
      </w:r>
      <w:r w:rsidR="00342BE7" w:rsidRPr="008F31C4">
        <w:t>t least</w:t>
      </w:r>
      <w:r w:rsidR="00652AAA" w:rsidRPr="008F31C4">
        <w:t xml:space="preserve"> </w:t>
      </w:r>
      <w:r w:rsidRPr="008F31C4">
        <w:t>p-value &lt; 0.05 to minimize false positives and improve accurate interpretation.</w:t>
      </w:r>
      <w:r w:rsidR="102B2ED1" w:rsidRPr="008F31C4">
        <w:t xml:space="preserve"> Using this list of significant pathways as input for the Pathway2Targets algorithm enables it to incorporate pathway information into the cu</w:t>
      </w:r>
      <w:r w:rsidR="08EFC076" w:rsidRPr="008F31C4">
        <w:t xml:space="preserve">stomizable weighting scheme. It also provides a mechanism for that algorithm to predict relevant therapeutic targets that may be </w:t>
      </w:r>
      <w:r w:rsidR="3C19DC06" w:rsidRPr="008F31C4">
        <w:t>early in the signaling cascade and can therefore potentially facilitate the reduction in disease signs and symptoms.</w:t>
      </w:r>
    </w:p>
    <w:p w14:paraId="648A15B3" w14:textId="77777777" w:rsidR="00C86B64" w:rsidRPr="008F31C4" w:rsidRDefault="00C86B64" w:rsidP="008F31C4">
      <w:pPr>
        <w:pBdr>
          <w:top w:val="nil"/>
          <w:left w:val="nil"/>
          <w:bottom w:val="nil"/>
          <w:right w:val="nil"/>
          <w:between w:val="nil"/>
        </w:pBdr>
      </w:pPr>
    </w:p>
    <w:p w14:paraId="7FF41CD2" w14:textId="10F7C7E0" w:rsidR="007B2994" w:rsidRPr="008F31C4" w:rsidRDefault="7ECBABC7" w:rsidP="008F31C4">
      <w:pPr>
        <w:pBdr>
          <w:top w:val="nil"/>
          <w:left w:val="nil"/>
          <w:bottom w:val="nil"/>
          <w:right w:val="nil"/>
          <w:between w:val="nil"/>
        </w:pBdr>
      </w:pPr>
      <w:r w:rsidRPr="008F31C4">
        <w:t xml:space="preserve">The </w:t>
      </w:r>
      <w:r w:rsidR="1C9EDC8E" w:rsidRPr="008F31C4">
        <w:t xml:space="preserve">file containing the </w:t>
      </w:r>
      <w:r w:rsidRPr="008F31C4">
        <w:t xml:space="preserve">significant </w:t>
      </w:r>
      <w:r w:rsidR="1C9EDC8E" w:rsidRPr="008F31C4">
        <w:t>(p-value</w:t>
      </w:r>
      <w:r w:rsidR="00AA69A4" w:rsidRPr="008F31C4">
        <w:t xml:space="preserve"> </w:t>
      </w:r>
      <w:r w:rsidR="1C9EDC8E" w:rsidRPr="008F31C4">
        <w:t>&lt;</w:t>
      </w:r>
      <w:r w:rsidR="00AA69A4" w:rsidRPr="008F31C4">
        <w:t xml:space="preserve"> </w:t>
      </w:r>
      <w:r w:rsidR="1C9EDC8E" w:rsidRPr="008F31C4">
        <w:t xml:space="preserve">0.05) pathways identified by SPIA </w:t>
      </w:r>
      <w:r w:rsidR="003838B6" w:rsidRPr="008F31C4">
        <w:t xml:space="preserve">is </w:t>
      </w:r>
      <w:r w:rsidR="1C9EDC8E" w:rsidRPr="008F31C4">
        <w:t xml:space="preserve">then passed to the </w:t>
      </w:r>
      <w:r w:rsidR="1AB731CA" w:rsidRPr="008F31C4">
        <w:t>Pathway2Targets algorithm. This R script</w:t>
      </w:r>
      <w:r w:rsidR="561DCFA8" w:rsidRPr="008F31C4">
        <w:t xml:space="preserve"> </w:t>
      </w:r>
      <w:r w:rsidR="12EA9AA1" w:rsidRPr="008F31C4">
        <w:t>(</w:t>
      </w:r>
      <w:r w:rsidR="6EE3895E" w:rsidRPr="008F31C4">
        <w:rPr>
          <w:b/>
          <w:bCs/>
        </w:rPr>
        <w:t xml:space="preserve">Supplementary </w:t>
      </w:r>
      <w:r w:rsidR="00954338" w:rsidRPr="008F31C4">
        <w:rPr>
          <w:b/>
          <w:bCs/>
        </w:rPr>
        <w:t xml:space="preserve">Coding </w:t>
      </w:r>
      <w:r w:rsidR="6EE3895E" w:rsidRPr="008F31C4">
        <w:rPr>
          <w:b/>
          <w:bCs/>
        </w:rPr>
        <w:t xml:space="preserve">File </w:t>
      </w:r>
      <w:r w:rsidR="31D996EB" w:rsidRPr="008F31C4">
        <w:rPr>
          <w:b/>
          <w:bCs/>
        </w:rPr>
        <w:t>3</w:t>
      </w:r>
      <w:r w:rsidR="31D996EB" w:rsidRPr="008F31C4">
        <w:t xml:space="preserve"> and </w:t>
      </w:r>
      <w:r w:rsidR="00954338" w:rsidRPr="008F31C4">
        <w:rPr>
          <w:b/>
          <w:bCs/>
        </w:rPr>
        <w:t xml:space="preserve">Supplementary Coding File </w:t>
      </w:r>
      <w:r w:rsidR="31D996EB" w:rsidRPr="008F31C4">
        <w:rPr>
          <w:b/>
          <w:bCs/>
        </w:rPr>
        <w:t>4</w:t>
      </w:r>
      <w:r w:rsidR="6EE3895E" w:rsidRPr="008F31C4">
        <w:t xml:space="preserve">; </w:t>
      </w:r>
      <w:r w:rsidR="12EA9AA1" w:rsidRPr="008F31C4">
        <w:t xml:space="preserve">~600 lines of code) </w:t>
      </w:r>
      <w:r w:rsidR="29A10A98" w:rsidRPr="008F31C4">
        <w:t>evaluates the members of each significant pathway against the OpenTargets.org database</w:t>
      </w:r>
      <w:r w:rsidR="4588A889" w:rsidRPr="008F31C4">
        <w:t xml:space="preserve"> through an application programming interface (API) to predict and score known targets within the significant SPIA pathways. </w:t>
      </w:r>
      <w:r w:rsidR="4452BCA2" w:rsidRPr="008F31C4">
        <w:t xml:space="preserve">The process </w:t>
      </w:r>
      <w:r w:rsidR="475066AC" w:rsidRPr="008F31C4">
        <w:t>generates text in real-time to provide the status of the pathway being examined</w:t>
      </w:r>
      <w:r w:rsidR="38435373" w:rsidRPr="008F31C4">
        <w:t xml:space="preserve"> (</w:t>
      </w:r>
      <w:r w:rsidR="38435373" w:rsidRPr="008F31C4">
        <w:rPr>
          <w:b/>
          <w:bCs/>
        </w:rPr>
        <w:t xml:space="preserve">Figure </w:t>
      </w:r>
      <w:r w:rsidR="3D2BA1C4" w:rsidRPr="008F31C4">
        <w:rPr>
          <w:b/>
          <w:bCs/>
        </w:rPr>
        <w:t>3</w:t>
      </w:r>
      <w:r w:rsidR="38435373" w:rsidRPr="008F31C4">
        <w:t>)</w:t>
      </w:r>
      <w:r w:rsidR="475066AC" w:rsidRPr="008F31C4">
        <w:t xml:space="preserve">, the potential drug target being scored, and whether any protein(s) in the pathway are </w:t>
      </w:r>
      <w:r w:rsidR="29A10A98" w:rsidRPr="008F31C4">
        <w:t>not known targets.</w:t>
      </w:r>
      <w:r w:rsidR="6E80315C" w:rsidRPr="008F31C4">
        <w:t xml:space="preserve"> </w:t>
      </w:r>
      <w:r w:rsidR="61BD7799" w:rsidRPr="008F31C4">
        <w:t xml:space="preserve">The time this process takes to finish running depends </w:t>
      </w:r>
      <w:r w:rsidR="6E80315C" w:rsidRPr="008F31C4">
        <w:t xml:space="preserve">on the number of significant SPIA pathways, the number of proteins in each of those pathways, and the number of </w:t>
      </w:r>
      <w:r w:rsidR="61BD7799" w:rsidRPr="008F31C4">
        <w:t xml:space="preserve">proteins that are </w:t>
      </w:r>
      <w:r w:rsidR="6E80315C" w:rsidRPr="008F31C4">
        <w:t>targets</w:t>
      </w:r>
      <w:r w:rsidR="61BD7799" w:rsidRPr="008F31C4">
        <w:t>.</w:t>
      </w:r>
      <w:r w:rsidR="764F4FBB" w:rsidRPr="008F31C4">
        <w:t xml:space="preserve"> For the sample CRC dataset, this process took </w:t>
      </w:r>
      <w:r w:rsidR="13A04FAA" w:rsidRPr="008F31C4">
        <w:t xml:space="preserve">less than </w:t>
      </w:r>
      <w:r w:rsidR="00954338" w:rsidRPr="008F31C4">
        <w:t>2 h</w:t>
      </w:r>
      <w:r w:rsidR="13A04FAA" w:rsidRPr="008F31C4">
        <w:t xml:space="preserve"> to complete.</w:t>
      </w:r>
    </w:p>
    <w:p w14:paraId="035780F4" w14:textId="77777777" w:rsidR="00C86B64" w:rsidRPr="008F31C4" w:rsidRDefault="00C86B64" w:rsidP="008F31C4">
      <w:pPr>
        <w:pBdr>
          <w:top w:val="nil"/>
          <w:left w:val="nil"/>
          <w:bottom w:val="nil"/>
          <w:right w:val="nil"/>
          <w:between w:val="nil"/>
        </w:pBdr>
      </w:pPr>
    </w:p>
    <w:p w14:paraId="66DAEA85" w14:textId="12E0ABFE" w:rsidR="006B47A3" w:rsidRPr="008F31C4" w:rsidRDefault="00F71D14" w:rsidP="008F31C4">
      <w:pPr>
        <w:pBdr>
          <w:top w:val="nil"/>
          <w:left w:val="nil"/>
          <w:bottom w:val="nil"/>
          <w:right w:val="nil"/>
          <w:between w:val="nil"/>
        </w:pBdr>
      </w:pPr>
      <w:r w:rsidRPr="008F31C4">
        <w:t>This algorithm outputs two files, the first contains information about the predicted targets (</w:t>
      </w:r>
      <w:r w:rsidRPr="008F31C4">
        <w:rPr>
          <w:b/>
          <w:bCs/>
        </w:rPr>
        <w:t>Table 2</w:t>
      </w:r>
      <w:r w:rsidR="00090F2B" w:rsidRPr="008F31C4">
        <w:rPr>
          <w:b/>
          <w:bCs/>
        </w:rPr>
        <w:t>; Supplementa</w:t>
      </w:r>
      <w:r w:rsidR="00954338" w:rsidRPr="008F31C4">
        <w:rPr>
          <w:b/>
          <w:bCs/>
        </w:rPr>
        <w:t>ry</w:t>
      </w:r>
      <w:r w:rsidR="00090F2B" w:rsidRPr="008F31C4">
        <w:rPr>
          <w:b/>
          <w:bCs/>
        </w:rPr>
        <w:t xml:space="preserve"> Table 2</w:t>
      </w:r>
      <w:r w:rsidRPr="008F31C4">
        <w:t xml:space="preserve">), while the second contains information about the </w:t>
      </w:r>
      <w:r w:rsidR="0023479B" w:rsidRPr="008F31C4">
        <w:t>therapeutics for each target (</w:t>
      </w:r>
      <w:r w:rsidR="0023479B" w:rsidRPr="008F31C4">
        <w:rPr>
          <w:b/>
          <w:bCs/>
        </w:rPr>
        <w:t>Table 3</w:t>
      </w:r>
      <w:r w:rsidR="00090F2B" w:rsidRPr="008F31C4">
        <w:rPr>
          <w:b/>
          <w:bCs/>
        </w:rPr>
        <w:t>; Supplementa</w:t>
      </w:r>
      <w:r w:rsidR="00954338" w:rsidRPr="008F31C4">
        <w:rPr>
          <w:b/>
          <w:bCs/>
        </w:rPr>
        <w:t>ry</w:t>
      </w:r>
      <w:r w:rsidR="00090F2B" w:rsidRPr="008F31C4">
        <w:rPr>
          <w:b/>
          <w:bCs/>
        </w:rPr>
        <w:t xml:space="preserve"> Table 3</w:t>
      </w:r>
      <w:r w:rsidR="0023479B" w:rsidRPr="008F31C4">
        <w:t>).</w:t>
      </w:r>
      <w:r w:rsidR="0033187E" w:rsidRPr="008F31C4">
        <w:t xml:space="preserve"> The </w:t>
      </w:r>
      <w:r w:rsidR="007E1E8D" w:rsidRPr="008F31C4">
        <w:t>ranked t</w:t>
      </w:r>
      <w:r w:rsidR="0033187E" w:rsidRPr="008F31C4">
        <w:t>arget</w:t>
      </w:r>
      <w:r w:rsidR="007E1E8D" w:rsidRPr="008F31C4">
        <w:t>s</w:t>
      </w:r>
      <w:r w:rsidR="0033187E" w:rsidRPr="008F31C4">
        <w:t xml:space="preserve"> file contains a column for various attributes of each target</w:t>
      </w:r>
      <w:r w:rsidR="00A9257C" w:rsidRPr="008F31C4">
        <w:t xml:space="preserve"> with a weighted score as the last column. Similarly, the </w:t>
      </w:r>
      <w:r w:rsidR="007E1E8D" w:rsidRPr="008F31C4">
        <w:t>ranked t</w:t>
      </w:r>
      <w:r w:rsidR="004A1FFE" w:rsidRPr="008F31C4">
        <w:t xml:space="preserve">reatments file includes metrics for </w:t>
      </w:r>
      <w:r w:rsidR="007E1E8D" w:rsidRPr="008F31C4">
        <w:t xml:space="preserve">each potential therapeutic. </w:t>
      </w:r>
      <w:r w:rsidR="00A85197" w:rsidRPr="008F31C4">
        <w:t>The contents of both files are sorted in descending order based on the weighted score calculated for each row in each of the files.</w:t>
      </w:r>
      <w:r w:rsidRPr="008F31C4">
        <w:tab/>
      </w:r>
    </w:p>
    <w:p w14:paraId="0331D10B" w14:textId="77777777" w:rsidR="00C86B64" w:rsidRPr="008F31C4" w:rsidRDefault="00C86B64" w:rsidP="008F31C4"/>
    <w:p w14:paraId="079B5679" w14:textId="15E05BFC" w:rsidR="006E4797" w:rsidRPr="008F31C4" w:rsidRDefault="66359739" w:rsidP="008F31C4">
      <w:r w:rsidRPr="008F31C4">
        <w:t xml:space="preserve">Examination of the signaling pathway </w:t>
      </w:r>
      <w:r w:rsidR="3479C196" w:rsidRPr="008F31C4">
        <w:t xml:space="preserve">names suggests </w:t>
      </w:r>
      <w:r w:rsidRPr="008F31C4">
        <w:t xml:space="preserve">that </w:t>
      </w:r>
      <w:r w:rsidR="57720546" w:rsidRPr="008F31C4">
        <w:t>signaling of IL-2 and IL-20 may play a mechanistic role in at least a portion of the cell subpopulations.</w:t>
      </w:r>
      <w:r w:rsidR="21D64955" w:rsidRPr="008F31C4">
        <w:t xml:space="preserve"> The other pathways superficially appear to be less relevant to disease; however, the members of these pathways still may </w:t>
      </w:r>
      <w:r w:rsidR="29ED697B" w:rsidRPr="008F31C4">
        <w:t xml:space="preserve">infer additional mechanistic function. As such, a more in-depth review of each pathway to identify the </w:t>
      </w:r>
      <w:r w:rsidR="00257C99" w:rsidRPr="008F31C4">
        <w:t>differentially expressed genes (</w:t>
      </w:r>
      <w:r w:rsidR="29ED697B" w:rsidRPr="008F31C4">
        <w:t>DEGs</w:t>
      </w:r>
      <w:r w:rsidR="00257C99" w:rsidRPr="008F31C4">
        <w:t>)</w:t>
      </w:r>
      <w:r w:rsidR="29ED697B" w:rsidRPr="008F31C4">
        <w:t xml:space="preserve"> in each is </w:t>
      </w:r>
      <w:r w:rsidR="2527A5E8" w:rsidRPr="008F31C4">
        <w:t>strongly suggested</w:t>
      </w:r>
      <w:r w:rsidR="29ED697B" w:rsidRPr="008F31C4">
        <w:t>.</w:t>
      </w:r>
      <w:r w:rsidR="04A4CFBB" w:rsidRPr="008F31C4">
        <w:t xml:space="preserve"> </w:t>
      </w:r>
      <w:r w:rsidR="682B3F10" w:rsidRPr="008F31C4">
        <w:t>Though the targets and therapeutics results files are ranked by multiple criteria, a</w:t>
      </w:r>
      <w:r w:rsidR="04A4CFBB" w:rsidRPr="008F31C4">
        <w:t xml:space="preserve"> similar examination of the Pathway2Targets results is also </w:t>
      </w:r>
      <w:r w:rsidR="0080050E" w:rsidRPr="008F31C4">
        <w:t>recommended</w:t>
      </w:r>
      <w:r w:rsidR="4A4847B4" w:rsidRPr="008F31C4">
        <w:t xml:space="preserve"> to ensure biological relevance</w:t>
      </w:r>
      <w:r w:rsidR="4E851417" w:rsidRPr="008F31C4">
        <w:t>. The results for this an</w:t>
      </w:r>
      <w:r w:rsidR="4AE4AB72" w:rsidRPr="008F31C4">
        <w:t>alysis identified</w:t>
      </w:r>
      <w:r w:rsidR="4E851417" w:rsidRPr="008F31C4">
        <w:t xml:space="preserve"> EGFR</w:t>
      </w:r>
      <w:r w:rsidR="0DD840CF" w:rsidRPr="008F31C4">
        <w:t>, which is an</w:t>
      </w:r>
      <w:r w:rsidR="4E851417" w:rsidRPr="008F31C4">
        <w:t xml:space="preserve"> approved target for colorectal cancer</w:t>
      </w:r>
      <w:r w:rsidR="7A15860F" w:rsidRPr="008F31C4">
        <w:t xml:space="preserve">. </w:t>
      </w:r>
      <w:r w:rsidR="110A91A0" w:rsidRPr="008F31C4">
        <w:t>Th</w:t>
      </w:r>
      <w:r w:rsidR="753E8C90" w:rsidRPr="008F31C4">
        <w:t>e top 10 hits on th</w:t>
      </w:r>
      <w:r w:rsidR="110A91A0" w:rsidRPr="008F31C4">
        <w:t xml:space="preserve">is list </w:t>
      </w:r>
      <w:r w:rsidR="00C86B64" w:rsidRPr="008F31C4">
        <w:t>include</w:t>
      </w:r>
      <w:r w:rsidR="110A91A0" w:rsidRPr="008F31C4">
        <w:t xml:space="preserve"> other potential targets that may be relevant for colorectal cancer but have not </w:t>
      </w:r>
      <w:r w:rsidR="5963A619" w:rsidRPr="008F31C4">
        <w:t>been approved for colorectal cancer</w:t>
      </w:r>
      <w:r w:rsidR="00C86B64" w:rsidRPr="008F31C4">
        <w:t>,</w:t>
      </w:r>
      <w:r w:rsidR="5963A619" w:rsidRPr="008F31C4">
        <w:t xml:space="preserve"> including </w:t>
      </w:r>
      <w:r w:rsidR="7A15860F" w:rsidRPr="008F31C4">
        <w:t>TP53 (phase 1</w:t>
      </w:r>
      <w:r w:rsidR="4F888B91" w:rsidRPr="008F31C4">
        <w:t xml:space="preserve"> in colorectal cancer</w:t>
      </w:r>
      <w:r w:rsidR="7A15860F" w:rsidRPr="008F31C4">
        <w:t>)</w:t>
      </w:r>
      <w:r w:rsidR="4DA182C9" w:rsidRPr="008F31C4">
        <w:t>;</w:t>
      </w:r>
      <w:r w:rsidR="7A15860F" w:rsidRPr="008F31C4">
        <w:t xml:space="preserve"> AKT1</w:t>
      </w:r>
      <w:r w:rsidR="4028CE63" w:rsidRPr="008F31C4">
        <w:t>,</w:t>
      </w:r>
      <w:r w:rsidR="7A15860F" w:rsidRPr="008F31C4">
        <w:t xml:space="preserve"> </w:t>
      </w:r>
      <w:r w:rsidR="5CCC061E" w:rsidRPr="008F31C4">
        <w:t>PIK3</w:t>
      </w:r>
      <w:r w:rsidR="32476E1B" w:rsidRPr="008F31C4">
        <w:t>, PPARG, and CSF2</w:t>
      </w:r>
      <w:r w:rsidR="5CCC061E" w:rsidRPr="008F31C4">
        <w:t xml:space="preserve"> </w:t>
      </w:r>
      <w:r w:rsidR="7A15860F" w:rsidRPr="008F31C4">
        <w:t>(phase 2</w:t>
      </w:r>
      <w:r w:rsidR="4FB2DDD3" w:rsidRPr="008F31C4">
        <w:t xml:space="preserve"> in colorectal cancer</w:t>
      </w:r>
      <w:r w:rsidR="7A15860F" w:rsidRPr="008F31C4">
        <w:t>)</w:t>
      </w:r>
      <w:r w:rsidR="73FF3483" w:rsidRPr="008F31C4">
        <w:t>; MAPK1 (no</w:t>
      </w:r>
      <w:r w:rsidR="34EE554F" w:rsidRPr="008F31C4">
        <w:t xml:space="preserve"> trials </w:t>
      </w:r>
      <w:r w:rsidR="73FF3483" w:rsidRPr="008F31C4">
        <w:t xml:space="preserve">for </w:t>
      </w:r>
      <w:r w:rsidR="051E158D" w:rsidRPr="008F31C4">
        <w:t>colorectal cancer</w:t>
      </w:r>
      <w:r w:rsidR="73FF3483" w:rsidRPr="008F31C4">
        <w:t>)</w:t>
      </w:r>
      <w:r w:rsidR="1117E364" w:rsidRPr="008F31C4">
        <w:t>.</w:t>
      </w:r>
      <w:r w:rsidR="7B338B51" w:rsidRPr="008F31C4">
        <w:t xml:space="preserve"> The list of unapproved targets that have been evaluated in other </w:t>
      </w:r>
      <w:r w:rsidR="00F94B58" w:rsidRPr="008F31C4">
        <w:t xml:space="preserve">cancer-related </w:t>
      </w:r>
      <w:r w:rsidR="6A8CAE4F" w:rsidRPr="008F31C4">
        <w:t>indications strongly suggests that the Pathway2Targets algorithm is performing as expected</w:t>
      </w:r>
      <w:r w:rsidR="74BDBCAC" w:rsidRPr="008F31C4">
        <w:t>.</w:t>
      </w:r>
      <w:r w:rsidR="6A8CAE4F" w:rsidRPr="008F31C4">
        <w:t xml:space="preserve"> </w:t>
      </w:r>
      <w:r w:rsidR="6A2F548C" w:rsidRPr="008F31C4">
        <w:t xml:space="preserve">Specifically, its ability to </w:t>
      </w:r>
      <w:r w:rsidR="6A8CAE4F" w:rsidRPr="008F31C4">
        <w:t>identify potential drug targets</w:t>
      </w:r>
      <w:r w:rsidR="1265420C" w:rsidRPr="008F31C4">
        <w:t xml:space="preserve"> that could be </w:t>
      </w:r>
      <w:r w:rsidR="26FDB907" w:rsidRPr="008F31C4">
        <w:t xml:space="preserve">used to generate hypotheses and prioritize subsequent validation </w:t>
      </w:r>
      <w:r w:rsidR="00B27F83" w:rsidRPr="008F31C4">
        <w:t xml:space="preserve">laboratory </w:t>
      </w:r>
      <w:r w:rsidR="26FDB907" w:rsidRPr="008F31C4">
        <w:t xml:space="preserve">experiments </w:t>
      </w:r>
      <w:r w:rsidR="228B5A83" w:rsidRPr="008F31C4">
        <w:t>and potentially reduce</w:t>
      </w:r>
      <w:r w:rsidR="378B3123" w:rsidRPr="008F31C4">
        <w:t xml:space="preserve"> the signs and symptoms </w:t>
      </w:r>
      <w:r w:rsidR="378B3123" w:rsidRPr="008F31C4">
        <w:lastRenderedPageBreak/>
        <w:t>for a given indication</w:t>
      </w:r>
      <w:r w:rsidR="65FA5095" w:rsidRPr="008F31C4">
        <w:t xml:space="preserve"> can be extremely valuable.</w:t>
      </w:r>
    </w:p>
    <w:p w14:paraId="393FE4E5" w14:textId="77777777" w:rsidR="00CE3CE1" w:rsidRPr="008F31C4" w:rsidRDefault="00CE3CE1" w:rsidP="008F31C4"/>
    <w:p w14:paraId="03E8DFA7" w14:textId="77777777" w:rsidR="00954338" w:rsidRPr="008F31C4" w:rsidRDefault="00954338" w:rsidP="008F31C4">
      <w:r w:rsidRPr="008F31C4">
        <w:rPr>
          <w:b/>
          <w:bCs/>
        </w:rPr>
        <w:t>FIGURE AND TABLE LEGENDS:</w:t>
      </w:r>
    </w:p>
    <w:p w14:paraId="17D8B02F" w14:textId="77777777" w:rsidR="00954338" w:rsidRPr="008F31C4" w:rsidRDefault="00954338" w:rsidP="008F31C4">
      <w:r w:rsidRPr="008F31C4">
        <w:rPr>
          <w:b/>
          <w:bCs/>
        </w:rPr>
        <w:t>Figure 1:</w:t>
      </w:r>
      <w:r w:rsidRPr="008F31C4">
        <w:t xml:space="preserve"> </w:t>
      </w:r>
      <w:r w:rsidRPr="008F31C4">
        <w:rPr>
          <w:b/>
          <w:bCs/>
        </w:rPr>
        <w:t>Overview of the Pathway2Targets computational pipeline.</w:t>
      </w:r>
      <w:r w:rsidRPr="008F31C4">
        <w:t xml:space="preserve"> The flowchart summarizes major steps from software installation and RNA-seq preprocessing to differential expression analysis, pathway enrichment, and target prioritization output.</w:t>
      </w:r>
    </w:p>
    <w:p w14:paraId="343C1630" w14:textId="77777777" w:rsidR="00954338" w:rsidRPr="008F31C4" w:rsidRDefault="00954338" w:rsidP="008F31C4"/>
    <w:p w14:paraId="6EEBBC7C" w14:textId="77777777" w:rsidR="00954338" w:rsidRPr="008F31C4" w:rsidRDefault="00954338" w:rsidP="008F31C4">
      <w:r w:rsidRPr="008F31C4">
        <w:rPr>
          <w:b/>
          <w:bCs/>
        </w:rPr>
        <w:t>Figure 2:</w:t>
      </w:r>
      <w:r w:rsidRPr="008F31C4">
        <w:t xml:space="preserve"> Panel showing the real-time progress, of each pathway being evaluated, on the screen that should be expected when SPIA is running correctly.</w:t>
      </w:r>
    </w:p>
    <w:p w14:paraId="4CE5236C" w14:textId="77777777" w:rsidR="00954338" w:rsidRPr="008F31C4" w:rsidRDefault="00954338" w:rsidP="008F31C4"/>
    <w:p w14:paraId="64AAD0D7" w14:textId="77777777" w:rsidR="00954338" w:rsidRPr="008F31C4" w:rsidRDefault="00954338" w:rsidP="008F31C4">
      <w:r w:rsidRPr="008F31C4">
        <w:rPr>
          <w:b/>
          <w:bCs/>
        </w:rPr>
        <w:t>Figure 3:</w:t>
      </w:r>
      <w:r w:rsidRPr="008F31C4">
        <w:t xml:space="preserve"> Real-time progress showing the gene product in each pathway being evaluated when Pathway2Targets is running correctly.</w:t>
      </w:r>
    </w:p>
    <w:p w14:paraId="081AA23F" w14:textId="77777777" w:rsidR="00954338" w:rsidRPr="008F31C4" w:rsidRDefault="00954338" w:rsidP="008F31C4">
      <w:pPr>
        <w:rPr>
          <w:b/>
          <w:bCs/>
        </w:rPr>
      </w:pPr>
    </w:p>
    <w:p w14:paraId="5D9B5F02" w14:textId="2735E85F" w:rsidR="00954338" w:rsidRPr="008F31C4" w:rsidRDefault="00954338" w:rsidP="008F31C4">
      <w:r w:rsidRPr="008F31C4">
        <w:rPr>
          <w:b/>
          <w:bCs/>
        </w:rPr>
        <w:t xml:space="preserve">Table 1: Ten most significant intracellular signaling pathways (p-value &lt; 0.05) from the example colorectal cancer input file. </w:t>
      </w:r>
      <w:r w:rsidRPr="008F31C4">
        <w:t xml:space="preserve">GENE.SET contains the identifier and name of each pathway; SIZE represents the number of nodes in each pathway; NDE is the number of </w:t>
      </w:r>
      <w:proofErr w:type="gramStart"/>
      <w:r w:rsidRPr="008F31C4">
        <w:t>differentially-expressed</w:t>
      </w:r>
      <w:proofErr w:type="gramEnd"/>
      <w:r w:rsidRPr="008F31C4">
        <w:t xml:space="preserve"> genes in each pathway; T.ACT represents the direction of the pathway affected; STATUS is activated (positive value) or inhibited (negative value); PVAL is significance level; </w:t>
      </w:r>
      <w:proofErr w:type="spellStart"/>
      <w:r w:rsidRPr="008F31C4">
        <w:t>SourceDB</w:t>
      </w:r>
      <w:proofErr w:type="spellEnd"/>
      <w:r w:rsidRPr="008F31C4">
        <w:t xml:space="preserve"> indicates either KEGG or Reactome pathway database.</w:t>
      </w:r>
    </w:p>
    <w:p w14:paraId="7AB69502" w14:textId="77777777" w:rsidR="00954338" w:rsidRPr="008F31C4" w:rsidRDefault="00954338" w:rsidP="008F31C4"/>
    <w:p w14:paraId="2C98BCE6" w14:textId="77777777" w:rsidR="00954338" w:rsidRPr="008F31C4" w:rsidRDefault="00954338" w:rsidP="008F31C4">
      <w:pPr>
        <w:rPr>
          <w:b/>
          <w:bCs/>
        </w:rPr>
      </w:pPr>
      <w:r w:rsidRPr="008F31C4">
        <w:rPr>
          <w:b/>
          <w:bCs/>
        </w:rPr>
        <w:t>Table 2: Ten highest-scoring therapeutic targets based on the signaling pathways results.</w:t>
      </w:r>
    </w:p>
    <w:p w14:paraId="4B41025B" w14:textId="77777777" w:rsidR="00954338" w:rsidRPr="008F31C4" w:rsidRDefault="00954338" w:rsidP="008F31C4">
      <w:pPr>
        <w:rPr>
          <w:b/>
          <w:bCs/>
        </w:rPr>
      </w:pPr>
    </w:p>
    <w:p w14:paraId="7A938FFA" w14:textId="77777777" w:rsidR="00954338" w:rsidRPr="008F31C4" w:rsidRDefault="00954338" w:rsidP="008F31C4">
      <w:pPr>
        <w:rPr>
          <w:b/>
          <w:bCs/>
        </w:rPr>
      </w:pPr>
      <w:r w:rsidRPr="008F31C4">
        <w:rPr>
          <w:b/>
          <w:bCs/>
        </w:rPr>
        <w:t>Table 3: Highest-scoring small molecule or biological therapeutic for each of the top 10 targets.</w:t>
      </w:r>
    </w:p>
    <w:p w14:paraId="0A077484" w14:textId="77777777" w:rsidR="00954338" w:rsidRPr="008F31C4" w:rsidRDefault="00954338" w:rsidP="008F31C4"/>
    <w:p w14:paraId="35EC0226" w14:textId="77777777" w:rsidR="00954338" w:rsidRPr="008F31C4" w:rsidRDefault="00954338" w:rsidP="008F31C4">
      <w:r w:rsidRPr="008F31C4">
        <w:rPr>
          <w:b/>
          <w:bCs/>
        </w:rPr>
        <w:t>Supplementary Table 1:</w:t>
      </w:r>
      <w:r w:rsidRPr="008F31C4">
        <w:t xml:space="preserve"> Complete list of significant (p-value &lt; 0.05) signaling pathways detected by SPIA.</w:t>
      </w:r>
    </w:p>
    <w:p w14:paraId="3D74F229" w14:textId="77777777" w:rsidR="00954338" w:rsidRPr="008F31C4" w:rsidRDefault="00954338" w:rsidP="008F31C4">
      <w:pPr>
        <w:rPr>
          <w:b/>
          <w:bCs/>
        </w:rPr>
      </w:pPr>
    </w:p>
    <w:p w14:paraId="3A1B43FF" w14:textId="77777777" w:rsidR="00954338" w:rsidRPr="008F31C4" w:rsidRDefault="00954338" w:rsidP="008F31C4">
      <w:r w:rsidRPr="008F31C4">
        <w:rPr>
          <w:b/>
          <w:bCs/>
        </w:rPr>
        <w:t xml:space="preserve">Supplementary Table 2: </w:t>
      </w:r>
      <w:r w:rsidRPr="008F31C4">
        <w:t>Complete list of targets predicted by Pathway2Targets algorithm.</w:t>
      </w:r>
    </w:p>
    <w:p w14:paraId="202DDA5F" w14:textId="77777777" w:rsidR="00954338" w:rsidRPr="008F31C4" w:rsidRDefault="00954338" w:rsidP="008F31C4">
      <w:pPr>
        <w:rPr>
          <w:b/>
          <w:bCs/>
        </w:rPr>
      </w:pPr>
    </w:p>
    <w:p w14:paraId="430C5F75" w14:textId="77777777" w:rsidR="00954338" w:rsidRPr="008F31C4" w:rsidRDefault="00954338" w:rsidP="008F31C4">
      <w:r w:rsidRPr="008F31C4">
        <w:rPr>
          <w:b/>
          <w:bCs/>
        </w:rPr>
        <w:t>Supplementary Table 3:</w:t>
      </w:r>
      <w:r w:rsidRPr="008F31C4">
        <w:t xml:space="preserve"> Complete list of therapeutics predicted by Pathway2Targets algorithm.</w:t>
      </w:r>
    </w:p>
    <w:p w14:paraId="4CB6F2D4" w14:textId="77777777" w:rsidR="00954338" w:rsidRPr="008F31C4" w:rsidRDefault="00954338" w:rsidP="008F31C4">
      <w:pPr>
        <w:rPr>
          <w:b/>
          <w:bCs/>
        </w:rPr>
      </w:pPr>
    </w:p>
    <w:p w14:paraId="60D46305" w14:textId="1812B7CF" w:rsidR="00354A58" w:rsidRPr="008F31C4" w:rsidRDefault="00354A58" w:rsidP="008F31C4">
      <w:r w:rsidRPr="008F31C4">
        <w:rPr>
          <w:b/>
          <w:bCs/>
        </w:rPr>
        <w:t xml:space="preserve">Supplementary </w:t>
      </w:r>
      <w:r w:rsidR="008A084A" w:rsidRPr="008F31C4">
        <w:rPr>
          <w:b/>
          <w:bCs/>
        </w:rPr>
        <w:t>Table</w:t>
      </w:r>
      <w:r w:rsidRPr="008F31C4">
        <w:rPr>
          <w:b/>
          <w:bCs/>
        </w:rPr>
        <w:t xml:space="preserve"> 4:</w:t>
      </w:r>
      <w:r w:rsidRPr="008F31C4">
        <w:t xml:space="preserve"> List of R packages, and their dependencies, that should be installed using the above Protocol, and prior to running SPIA and Pathway2Targets.</w:t>
      </w:r>
    </w:p>
    <w:p w14:paraId="64863355" w14:textId="77777777" w:rsidR="00354A58" w:rsidRPr="008F31C4" w:rsidRDefault="00354A58" w:rsidP="008F31C4">
      <w:pPr>
        <w:rPr>
          <w:b/>
          <w:bCs/>
        </w:rPr>
      </w:pPr>
    </w:p>
    <w:p w14:paraId="218E9B5D" w14:textId="6FF9FDB0" w:rsidR="00954338" w:rsidRPr="008F31C4" w:rsidRDefault="00954338" w:rsidP="008F31C4">
      <w:r w:rsidRPr="008F31C4">
        <w:rPr>
          <w:b/>
          <w:bCs/>
        </w:rPr>
        <w:t>Supplementary Coding File 1:</w:t>
      </w:r>
      <w:r w:rsidRPr="008F31C4">
        <w:t xml:space="preserve"> R code necessary to run the SPIA algorithm using R on the command line.</w:t>
      </w:r>
    </w:p>
    <w:p w14:paraId="02742C2B" w14:textId="77777777" w:rsidR="00954338" w:rsidRPr="008F31C4" w:rsidRDefault="00954338" w:rsidP="008F31C4"/>
    <w:p w14:paraId="76EB0B49" w14:textId="7B7B8568" w:rsidR="00954338" w:rsidRPr="008F31C4" w:rsidRDefault="00954338" w:rsidP="008F31C4">
      <w:r w:rsidRPr="008F31C4">
        <w:rPr>
          <w:b/>
          <w:bCs/>
        </w:rPr>
        <w:t>Supplementary Coding File 2:</w:t>
      </w:r>
      <w:r w:rsidRPr="008F31C4">
        <w:t xml:space="preserve"> R code necessary to run the SPIA algorithm</w:t>
      </w:r>
      <w:r w:rsidRPr="008F31C4">
        <w:rPr>
          <w:b/>
          <w:bCs/>
        </w:rPr>
        <w:t xml:space="preserve"> </w:t>
      </w:r>
      <w:r w:rsidRPr="008F31C4">
        <w:t>using RStudio.</w:t>
      </w:r>
    </w:p>
    <w:p w14:paraId="00E44E86" w14:textId="77777777" w:rsidR="00954338" w:rsidRPr="008F31C4" w:rsidRDefault="00954338" w:rsidP="008F31C4"/>
    <w:p w14:paraId="321CDAD1" w14:textId="535E8CF3" w:rsidR="00954338" w:rsidRPr="008F31C4" w:rsidRDefault="00954338" w:rsidP="008F31C4">
      <w:r w:rsidRPr="008F31C4">
        <w:rPr>
          <w:b/>
          <w:bCs/>
        </w:rPr>
        <w:t>Supplementary Coding File 3:</w:t>
      </w:r>
      <w:r w:rsidRPr="008F31C4">
        <w:t xml:space="preserve"> R code necessary to run the Pathway2Targets algorithm using R on the command line.</w:t>
      </w:r>
    </w:p>
    <w:p w14:paraId="01162382" w14:textId="77777777" w:rsidR="00954338" w:rsidRPr="008F31C4" w:rsidRDefault="00954338" w:rsidP="008F31C4"/>
    <w:p w14:paraId="54D1F2A2" w14:textId="30A7CE6E" w:rsidR="00954338" w:rsidRPr="008F31C4" w:rsidRDefault="00954338" w:rsidP="008F31C4">
      <w:r w:rsidRPr="008F31C4">
        <w:rPr>
          <w:b/>
          <w:bCs/>
        </w:rPr>
        <w:t>Supplementary Coding File 4:</w:t>
      </w:r>
      <w:r w:rsidRPr="008F31C4">
        <w:t xml:space="preserve"> R code necessary to run the Pathway2Targets algorithm using RStudio.</w:t>
      </w:r>
    </w:p>
    <w:p w14:paraId="5AB3B4E4" w14:textId="77777777" w:rsidR="00954338" w:rsidRPr="008F31C4" w:rsidRDefault="00954338" w:rsidP="008F31C4"/>
    <w:p w14:paraId="183514A3" w14:textId="5434EC03" w:rsidR="007404BB" w:rsidRPr="008F31C4" w:rsidRDefault="00551D82" w:rsidP="008F31C4">
      <w:pPr>
        <w:rPr>
          <w:bCs/>
        </w:rPr>
      </w:pPr>
      <w:r w:rsidRPr="008F31C4">
        <w:rPr>
          <w:b/>
        </w:rPr>
        <w:t xml:space="preserve">DISCUSSION: </w:t>
      </w:r>
    </w:p>
    <w:p w14:paraId="45C9A0F8" w14:textId="1ADC47B9" w:rsidR="008577D1" w:rsidRPr="008F31C4" w:rsidRDefault="008577D1" w:rsidP="008F31C4">
      <w:pPr>
        <w:pBdr>
          <w:top w:val="nil"/>
          <w:left w:val="nil"/>
          <w:bottom w:val="nil"/>
          <w:right w:val="nil"/>
          <w:between w:val="nil"/>
        </w:pBdr>
      </w:pPr>
      <w:r w:rsidRPr="008F31C4">
        <w:t xml:space="preserve">Steps </w:t>
      </w:r>
      <w:r w:rsidR="00954338" w:rsidRPr="008F31C4">
        <w:t>1–3</w:t>
      </w:r>
      <w:r w:rsidRPr="008F31C4">
        <w:t xml:space="preserve"> of the protocol specifically pertain to installing the underlying R software, scripts, and dependencies to successfully run the downstream software. </w:t>
      </w:r>
      <w:r w:rsidR="00F55F34" w:rsidRPr="008F31C4">
        <w:t>A detailed list of required R libraries is available (</w:t>
      </w:r>
      <w:r w:rsidR="008A084A" w:rsidRPr="008F31C4">
        <w:rPr>
          <w:b/>
          <w:bCs/>
        </w:rPr>
        <w:t>Supplementary Table 4</w:t>
      </w:r>
      <w:r w:rsidR="00F55F34" w:rsidRPr="008F31C4">
        <w:t xml:space="preserve">). </w:t>
      </w:r>
      <w:r w:rsidRPr="008F31C4">
        <w:t xml:space="preserve">Step </w:t>
      </w:r>
      <w:r w:rsidR="00954338" w:rsidRPr="008F31C4">
        <w:t xml:space="preserve">4 </w:t>
      </w:r>
      <w:r w:rsidRPr="008F31C4">
        <w:t xml:space="preserve">of the protocol involves retrieving </w:t>
      </w:r>
      <w:r w:rsidR="00691BF0">
        <w:t>an</w:t>
      </w:r>
      <w:r w:rsidRPr="008F31C4">
        <w:t xml:space="preserve"> R data (.</w:t>
      </w:r>
      <w:proofErr w:type="spellStart"/>
      <w:r w:rsidRPr="008F31C4">
        <w:t>rds</w:t>
      </w:r>
      <w:proofErr w:type="spellEnd"/>
      <w:r w:rsidRPr="008F31C4">
        <w:t xml:space="preserve"> format) file, which contains the output from a differential expression analysis. Common software for this step involves edgeR</w:t>
      </w:r>
      <w:hyperlink w:anchor="_ENREF_6" w:tooltip="Robinson, 2010 #3" w:history="1">
        <w:r w:rsidR="00616399" w:rsidRPr="008F31C4">
          <w:fldChar w:fldCharType="begin"/>
        </w:r>
        <w:r w:rsidR="00616399" w:rsidRPr="008F31C4">
          <w:instrText xml:space="preserve"> ADDIN EN.CITE &lt;EndNote&gt;&lt;Cite&gt;&lt;Author&gt;Robinson&lt;/Author&gt;&lt;Year&gt;2010&lt;/Year&gt;&lt;RecNum&gt;3&lt;/RecNum&gt;&lt;DisplayText&gt;&lt;style face="superscript"&gt;6&lt;/style&gt;&lt;/DisplayText&gt;&lt;record&gt;&lt;rec-number&gt;3&lt;/rec-number&gt;&lt;foreign-keys&gt;&lt;key app="EN" db-id="50p0xw0fmtpetoevzpop52wjvaxs9atfvtrs" timestamp="1744427259"&gt;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1&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electronic-resource-num&gt;10.1093/bioinformatics/btp616&lt;/electronic-resource-num&gt;&lt;remote-database-name&gt;Medline&lt;/remote-database-name&gt;&lt;remote-database-provider&gt;NLM&lt;/remote-database-provider&gt;&lt;/record&gt;&lt;/Cite&gt;&lt;/EndNote&gt;</w:instrText>
        </w:r>
        <w:r w:rsidR="00616399" w:rsidRPr="008F31C4">
          <w:fldChar w:fldCharType="separate"/>
        </w:r>
        <w:r w:rsidR="00616399" w:rsidRPr="008F31C4">
          <w:rPr>
            <w:vertAlign w:val="superscript"/>
          </w:rPr>
          <w:t>6</w:t>
        </w:r>
        <w:r w:rsidR="00616399" w:rsidRPr="008F31C4">
          <w:fldChar w:fldCharType="end"/>
        </w:r>
      </w:hyperlink>
      <w:r w:rsidRPr="008F31C4">
        <w:t>, DESeq2</w:t>
      </w:r>
      <w:r w:rsidR="0B27EF3A" w:rsidRPr="008F31C4">
        <w:t xml:space="preserve"> </w:t>
      </w:r>
      <w:hyperlink w:anchor="_ENREF_4" w:tooltip="Love, 2014 #4" w:history="1">
        <w:r w:rsidR="00616399" w:rsidRPr="008F31C4">
          <w:fldChar w:fldCharType="begin"/>
        </w:r>
        <w:r w:rsidR="00616399" w:rsidRPr="008F31C4">
          <w:instrText xml:space="preserve"> ADDIN EN.CITE &lt;EndNote&gt;&lt;Cite&gt;&lt;Author&gt;Love&lt;/Author&gt;&lt;Year&gt;2014&lt;/Year&gt;&lt;RecNum&gt;4&lt;/RecNum&gt;&lt;DisplayText&gt;&lt;style face="superscript"&gt;4&lt;/style&gt;&lt;/DisplayText&gt;&lt;record&gt;&lt;rec-number&gt;4&lt;/rec-number&gt;&lt;foreign-keys&gt;&lt;key app="EN" db-id="50p0xw0fmtpetoevzpop52wjvaxs9atfvtrs" timestamp="1744427288"&gt;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616399" w:rsidRPr="008F31C4">
          <w:fldChar w:fldCharType="separate"/>
        </w:r>
        <w:r w:rsidR="00616399" w:rsidRPr="008F31C4">
          <w:rPr>
            <w:vertAlign w:val="superscript"/>
          </w:rPr>
          <w:t>4</w:t>
        </w:r>
        <w:r w:rsidR="00616399" w:rsidRPr="008F31C4">
          <w:fldChar w:fldCharType="end"/>
        </w:r>
      </w:hyperlink>
      <w:r w:rsidRPr="008F31C4">
        <w:t xml:space="preserve">, and </w:t>
      </w:r>
      <w:proofErr w:type="spellStart"/>
      <w:r w:rsidRPr="008F31C4">
        <w:t>limma</w:t>
      </w:r>
      <w:proofErr w:type="spellEnd"/>
      <w:r w:rsidR="00616399" w:rsidRPr="008F31C4">
        <w:fldChar w:fldCharType="begin"/>
      </w:r>
      <w:r w:rsidR="00616399" w:rsidRPr="008F31C4">
        <w:instrText>HYPERLINK \l "_ENREF_5" \o "Ritchie, 2015 #5"</w:instrText>
      </w:r>
      <w:r w:rsidR="00616399" w:rsidRPr="008F31C4">
        <w:fldChar w:fldCharType="separate"/>
      </w:r>
      <w:r w:rsidR="00616399" w:rsidRPr="008F31C4">
        <w:fldChar w:fldCharType="begin">
          <w:fldData xml:space="preserve">PEVuZE5vdGU+PENpdGU+PEF1dGhvcj5SaXRjaGllPC9BdXRob3I+PFllYXI+MjAxNTwvWWVhcj48
UmVjTnVtPjU8L1JlY051bT48RGlzcGxheVRleHQ+PHN0eWxlIGZhY2U9InN1cGVyc2NyaXB0Ij41
PC9zdHlsZT48L0Rpc3BsYXlUZXh0PjxyZWNvcmQ+PHJlYy1udW1iZXI+NTwvcmVjLW51bWJlcj48
Zm9yZWlnbi1rZXlzPjxrZXkgYXBwPSJFTiIgZGItaWQ9IjUwcDB4dzBmbXRwZXRvZXZ6cG9wNTJ3
anZheHM5YXRmdnRycyIgdGltZXN0YW1wPSIxNzQ0NDI3MzEzIj41PC9rZXk+PC9mb3JlaWduLWtl
eXM+PHJlZi10eXBlIG5hbWU9IkpvdXJuYWwgQXJ0aWNsZSI+MTc8L3JlZi10eXBl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F1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</w:fldData>
        </w:fldChar>
      </w:r>
      <w:r w:rsidR="00616399" w:rsidRPr="008F31C4">
        <w:instrText xml:space="preserve"> ADDIN EN.CITE </w:instrText>
      </w:r>
      <w:r w:rsidR="00616399" w:rsidRPr="008F31C4">
        <w:fldChar w:fldCharType="begin">
          <w:fldData xml:space="preserve">PEVuZE5vdGU+PENpdGU+PEF1dGhvcj5SaXRjaGllPC9BdXRob3I+PFllYXI+MjAxNTwvWWVhcj48
UmVjTnVtPjU8L1JlY051bT48RGlzcGxheVRleHQ+PHN0eWxlIGZhY2U9InN1cGVyc2NyaXB0Ij41
PC9zdHlsZT48L0Rpc3BsYXlUZXh0PjxyZWNvcmQ+PHJlYy1udW1iZXI+NTwvcmVjLW51bWJlcj48
Zm9yZWlnbi1rZXlzPjxrZXkgYXBwPSJFTiIgZGItaWQ9IjUwcDB4dzBmbXRwZXRvZXZ6cG9wNTJ3
anZheHM5YXRmdnRycyIgdGltZXN0YW1wPSIxNzQ0NDI3MzEzIj41PC9rZXk+PC9mb3JlaWduLWtl
eXM+PHJlZi10eXBlIG5hbWU9IkpvdXJuYWwgQXJ0aWNsZSI+MTc8L3JlZi10eXBl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F1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5</w:t>
      </w:r>
      <w:r w:rsidR="00616399" w:rsidRPr="008F31C4">
        <w:fldChar w:fldCharType="end"/>
      </w:r>
      <w:r w:rsidR="00616399" w:rsidRPr="008F31C4">
        <w:fldChar w:fldCharType="end"/>
      </w:r>
      <w:r w:rsidRPr="008F31C4">
        <w:t xml:space="preserve">. We constructed this workflow to be compatible with the </w:t>
      </w:r>
      <w:proofErr w:type="spellStart"/>
      <w:r w:rsidRPr="008F31C4">
        <w:t>edgeR</w:t>
      </w:r>
      <w:proofErr w:type="spellEnd"/>
      <w:r w:rsidRPr="008F31C4">
        <w:t xml:space="preserve"> output in </w:t>
      </w:r>
      <w:proofErr w:type="spellStart"/>
      <w:r w:rsidRPr="008F31C4">
        <w:t>rds</w:t>
      </w:r>
      <w:proofErr w:type="spellEnd"/>
      <w:r w:rsidRPr="008F31C4">
        <w:t xml:space="preserve"> format</w:t>
      </w:r>
      <w:r w:rsidR="00F55F34" w:rsidRPr="008F31C4">
        <w:t xml:space="preserve"> using the following parameters: normalization using log2 counts per million (log = TRUE), transcript length offsets to be considered for normalization (offset = dge0$offset), filtering for a gene to be retained (</w:t>
      </w:r>
      <w:proofErr w:type="spellStart"/>
      <w:r w:rsidR="00F55F34" w:rsidRPr="008F31C4">
        <w:t>min.count</w:t>
      </w:r>
      <w:proofErr w:type="spellEnd"/>
      <w:r w:rsidR="00F55F34" w:rsidRPr="008F31C4">
        <w:t xml:space="preserve"> = 10), filtering for a gene to be retained across all samples (</w:t>
      </w:r>
      <w:proofErr w:type="spellStart"/>
      <w:r w:rsidR="00F55F34" w:rsidRPr="008F31C4">
        <w:t>min.total.count</w:t>
      </w:r>
      <w:proofErr w:type="spellEnd"/>
      <w:r w:rsidR="00F55F34" w:rsidRPr="008F31C4">
        <w:t xml:space="preserve"> = 15), dispersion estimation method (</w:t>
      </w:r>
      <w:proofErr w:type="spellStart"/>
      <w:r w:rsidR="00F55F34" w:rsidRPr="008F31C4">
        <w:t>trend.method</w:t>
      </w:r>
      <w:proofErr w:type="spellEnd"/>
      <w:r w:rsidR="00F55F34" w:rsidRPr="008F31C4">
        <w:t xml:space="preserve"> = "</w:t>
      </w:r>
      <w:proofErr w:type="spellStart"/>
      <w:r w:rsidR="00F55F34" w:rsidRPr="008F31C4">
        <w:t>locfit</w:t>
      </w:r>
      <w:proofErr w:type="spellEnd"/>
      <w:r w:rsidR="00F55F34" w:rsidRPr="008F31C4">
        <w:t>"), and model (</w:t>
      </w:r>
      <w:proofErr w:type="spellStart"/>
      <w:r w:rsidR="00F55F34" w:rsidRPr="008F31C4">
        <w:t>glmQLFit</w:t>
      </w:r>
      <w:proofErr w:type="spellEnd"/>
      <w:r w:rsidR="00F55F34" w:rsidRPr="008F31C4">
        <w:t>)</w:t>
      </w:r>
      <w:r w:rsidRPr="008F31C4">
        <w:t>. There are various computational workflows that can preprocess the RNA-sequencing reads or read counts files and generate edgeR output</w:t>
      </w:r>
      <w:r w:rsidR="00954338" w:rsidRPr="008F31C4">
        <w:t>, including the Galaxy platform</w:t>
      </w:r>
      <w:r w:rsidR="00954338" w:rsidRPr="008F31C4">
        <w:rPr>
          <w:vertAlign w:val="superscript"/>
        </w:rPr>
        <w:t>27</w:t>
      </w:r>
      <w:r w:rsidR="00954338" w:rsidRPr="008F31C4">
        <w:t xml:space="preserve"> and the Automated Reproducible </w:t>
      </w:r>
      <w:proofErr w:type="spellStart"/>
      <w:r w:rsidR="00954338" w:rsidRPr="008F31C4">
        <w:t>MOdular</w:t>
      </w:r>
      <w:proofErr w:type="spellEnd"/>
      <w:r w:rsidRPr="008F31C4">
        <w:t xml:space="preserve"> Workflow for Preprocessing and Differential Analysis of RNA-seq Data (ARMOR)</w:t>
      </w:r>
      <w:hyperlink w:anchor="_ENREF_7" w:tooltip="Orjuela, 2019 #17" w:history="1">
        <w:r w:rsidR="00616399" w:rsidRPr="008F31C4">
          <w:fldChar w:fldCharType="begin">
            <w:fldData xml:space="preserve">PEVuZE5vdGU+PENpdGU+PEF1dGhvcj5Pcmp1ZWxhPC9BdXRob3I+PFllYXI+MjAxOTwvWWVhcj48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</w:fldData>
          </w:fldChar>
        </w:r>
        <w:r w:rsidR="00616399" w:rsidRPr="008F31C4">
          <w:instrText xml:space="preserve"> ADDIN EN.CITE </w:instrText>
        </w:r>
        <w:r w:rsidR="00616399" w:rsidRPr="008F31C4">
          <w:fldChar w:fldCharType="begin">
            <w:fldData xml:space="preserve">PEVuZE5vdGU+PENpdGU+PEF1dGhvcj5Pcmp1ZWxhPC9BdXRob3I+PFllYXI+MjAxOTwvWWVhcj48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7</w:t>
        </w:r>
        <w:r w:rsidR="00616399" w:rsidRPr="008F31C4">
          <w:fldChar w:fldCharType="end"/>
        </w:r>
      </w:hyperlink>
      <w:r w:rsidRPr="008F31C4">
        <w:t xml:space="preserve">. </w:t>
      </w:r>
      <w:r w:rsidR="00F55F34" w:rsidRPr="008F31C4">
        <w:t xml:space="preserve">Though ARMOR output is directly compatible with the downstream process, other methods to calculate differential expression could also be used </w:t>
      </w:r>
      <w:proofErr w:type="gramStart"/>
      <w:r w:rsidR="00F55F34" w:rsidRPr="008F31C4">
        <w:t>as long as</w:t>
      </w:r>
      <w:proofErr w:type="gramEnd"/>
      <w:r w:rsidR="00F55F34" w:rsidRPr="008F31C4">
        <w:t xml:space="preserve"> the results (including metadata, sample identifiers, </w:t>
      </w:r>
      <w:r w:rsidR="00691BF0" w:rsidRPr="008F31C4">
        <w:t>etc.</w:t>
      </w:r>
      <w:r w:rsidR="00F55F34" w:rsidRPr="008F31C4">
        <w:t xml:space="preserve">) are saved as a </w:t>
      </w:r>
      <w:proofErr w:type="spellStart"/>
      <w:r w:rsidR="00F55F34" w:rsidRPr="008F31C4">
        <w:t>SingleCellExperiment</w:t>
      </w:r>
      <w:proofErr w:type="spellEnd"/>
      <w:r w:rsidR="00F55F34" w:rsidRPr="008F31C4">
        <w:t xml:space="preserve"> object formatted as </w:t>
      </w:r>
      <w:r w:rsidR="00691BF0">
        <w:t>an</w:t>
      </w:r>
      <w:r w:rsidR="00F55F34" w:rsidRPr="008F31C4">
        <w:t xml:space="preserve"> RDS file. </w:t>
      </w:r>
      <w:r w:rsidR="00D72857" w:rsidRPr="008F31C4">
        <w:t xml:space="preserve">It is very important that the data being </w:t>
      </w:r>
      <w:r w:rsidR="00680D1C" w:rsidRPr="008F31C4">
        <w:t xml:space="preserve">analyzed </w:t>
      </w:r>
      <w:r w:rsidR="0059662F" w:rsidRPr="008F31C4">
        <w:t>is high-quality and that the samples are assigned to the appropriate experimental group to appropriately compute the genes that significantly differ between groups. If this is not the case, it is possible that</w:t>
      </w:r>
      <w:r w:rsidR="00691BF0">
        <w:t xml:space="preserve"> a </w:t>
      </w:r>
      <w:r w:rsidR="0059662F" w:rsidRPr="008F31C4">
        <w:t xml:space="preserve">minimal biological signal can be detected and that the </w:t>
      </w:r>
      <w:r w:rsidR="00282FB8" w:rsidRPr="008F31C4">
        <w:t xml:space="preserve">downstream steps will not be as accurate as expected. </w:t>
      </w:r>
      <w:r w:rsidRPr="008F31C4">
        <w:t xml:space="preserve">In the current case, we preprocessed over 140 samples from a publicly available human colorectal cancer (CRC) dataset comprised of an even </w:t>
      </w:r>
      <w:r w:rsidR="00DA61E3" w:rsidRPr="008F31C4">
        <w:t xml:space="preserve">mix </w:t>
      </w:r>
      <w:r w:rsidRPr="008F31C4">
        <w:t>of patients with CRC and those who were healthy</w:t>
      </w:r>
      <w:hyperlink w:anchor="_ENREF_24" w:tooltip="Li, 2021 #6" w:history="1">
        <w:r w:rsidR="00616399" w:rsidRPr="008F31C4">
          <w:fldChar w:fldCharType="begin">
            <w:fldData xml:space="preserve">PEVuZE5vdGU+PENpdGU+PEF1dGhvcj5MaTwvQXV0aG9yPjxZZWFyPjIwMjE8L1llYXI+PFJlY051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</w:fldData>
          </w:fldChar>
        </w:r>
        <w:r w:rsidR="00616399" w:rsidRPr="008F31C4">
          <w:instrText xml:space="preserve"> ADDIN EN.CITE </w:instrText>
        </w:r>
        <w:r w:rsidR="00616399" w:rsidRPr="008F31C4">
          <w:fldChar w:fldCharType="begin">
            <w:fldData xml:space="preserve">PEVuZE5vdGU+PENpdGU+PEF1dGhvcj5MaTwvQXV0aG9yPjxZZWFyPjIwMjE8L1llYXI+PFJlY051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24</w:t>
        </w:r>
        <w:r w:rsidR="00616399" w:rsidRPr="008F31C4">
          <w:fldChar w:fldCharType="end"/>
        </w:r>
      </w:hyperlink>
      <w:r w:rsidRPr="008F31C4">
        <w:t>.</w:t>
      </w:r>
    </w:p>
    <w:p w14:paraId="6FA84672" w14:textId="77777777" w:rsidR="00C86B64" w:rsidRPr="008F31C4" w:rsidRDefault="00C86B64" w:rsidP="008F31C4">
      <w:pPr>
        <w:pBdr>
          <w:top w:val="nil"/>
          <w:left w:val="nil"/>
          <w:bottom w:val="nil"/>
          <w:right w:val="nil"/>
          <w:between w:val="nil"/>
        </w:pBdr>
      </w:pPr>
    </w:p>
    <w:p w14:paraId="63311CAA" w14:textId="640B98BB" w:rsidR="008577D1" w:rsidRPr="00691BF0" w:rsidRDefault="008577D1" w:rsidP="008F31C4">
      <w:pPr>
        <w:pBdr>
          <w:top w:val="nil"/>
          <w:left w:val="nil"/>
          <w:bottom w:val="nil"/>
          <w:right w:val="nil"/>
          <w:between w:val="nil"/>
        </w:pBdr>
      </w:pPr>
      <w:r w:rsidRPr="008F31C4">
        <w:t xml:space="preserve">Step </w:t>
      </w:r>
      <w:r w:rsidR="00954338" w:rsidRPr="008F31C4">
        <w:t xml:space="preserve">5 </w:t>
      </w:r>
      <w:r w:rsidRPr="008F31C4">
        <w:t>in the protocol describes how to run the Signaling Pathway Impact Analysis (SPIA) algorithm</w:t>
      </w:r>
      <w:hyperlink w:anchor="_ENREF_28" w:tooltip="Tarca, 2009 #7" w:history="1">
        <w:r w:rsidR="00616399" w:rsidRPr="008F31C4">
          <w:fldChar w:fldCharType="begin"/>
        </w:r>
        <w:r w:rsidR="00616399" w:rsidRPr="008F31C4">
          <w:instrText xml:space="preserve"> ADDIN EN.CITE &lt;EndNote&gt;&lt;Cite&gt;&lt;Author&gt;Tarca&lt;/Author&gt;&lt;Year&gt;2009&lt;/Year&gt;&lt;RecNum&gt;7&lt;/RecNum&gt;&lt;DisplayText&gt;&lt;style face="superscript"&gt;28&lt;/style&gt;&lt;/DisplayText&gt;&lt;record&gt;&lt;rec-number&gt;7&lt;/rec-number&gt;&lt;foreign-keys&gt;&lt;key app="EN" db-id="50p0xw0fmtpetoevzpop52wjvaxs9atfvtrs" timestamp="1744428320"&gt;7&lt;/key&gt;&lt;/foreign-keys&gt;&lt;ref-type name="Journal Article"&gt;17&lt;/ref-type&gt;&lt;contributors&gt;&lt;authors&gt;&lt;author&gt;Tarca, A. L.&lt;/author&gt;&lt;author&gt;Draghici, S.&lt;/author&gt;&lt;author&gt;Khatri, P.&lt;/author&gt;&lt;author&gt;Hassan, S. S.&lt;/author&gt;&lt;author&gt;Mittal, P.&lt;/author&gt;&lt;author&gt;Kim, J. S.&lt;/author&gt;&lt;author&gt;Kim, C. J.&lt;/author&gt;&lt;author&gt;Kusanovic, J. P.&lt;/author&gt;&lt;author&gt;Romero, R.&lt;/author&gt;&lt;/authors&gt;&lt;/contributors&gt;&lt;auth-address&gt;Department of Computer Science, Wayne State University, 431 State Hall, Detroit, MI 48202, USA.&lt;/auth-address&gt;&lt;titles&gt;&lt;title&gt;A novel signaling pathway impact analysis&lt;/title&gt;&lt;secondary-title&gt;Bioinformatics&lt;/secondary-title&gt;&lt;/titles&gt;&lt;periodical&gt;&lt;full-title&gt;Bioinformatics&lt;/full-title&gt;&lt;/periodical&gt;&lt;pages&gt;75-82&lt;/pages&gt;&lt;volume&gt;25&lt;/volume&gt;&lt;number&gt;1&lt;/number&gt;&lt;edition&gt;20081105&lt;/edition&gt;&lt;keywords&gt;&lt;keyword&gt;Colorectal Neoplasms/genetics&lt;/keyword&gt;&lt;keyword&gt;Computational Biology/*methods&lt;/keyword&gt;&lt;keyword&gt;Databases, Genetic&lt;/keyword&gt;&lt;keyword&gt;False Positive Reactions&lt;/keyword&gt;&lt;keyword&gt;Female&lt;/keyword&gt;&lt;keyword&gt;Humans&lt;/keyword&gt;&lt;keyword&gt;Labor, Obstetric/genetics&lt;/keyword&gt;&lt;keyword&gt;Models, Genetic&lt;/keyword&gt;&lt;keyword&gt;Pregnancy&lt;/keyword&gt;&lt;keyword&gt;Signal Transduction/*genetics&lt;/keyword&gt;&lt;/keywords&gt;&lt;dates&gt;&lt;year&gt;2009&lt;/year&gt;&lt;pub-dates&gt;&lt;date&gt;Jan 1&lt;/date&gt;&lt;/pub-dates&gt;&lt;/dates&gt;&lt;isbn&gt;1367-4811 (Electronic)&amp;#xD;1367-4803 (Print)&amp;#xD;1367-4803 (Linking)&lt;/isbn&gt;&lt;accession-num&gt;18990722&lt;/accession-num&gt;&lt;urls&gt;&lt;related-urls&gt;&lt;url&gt;https://www.ncbi.nlm.nih.gov/pubmed/18990722&lt;/url&gt;&lt;/related-urls&gt;&lt;/urls&gt;&lt;custom2&gt;PMC2732297&lt;/custom2&gt;&lt;electronic-resource-num&gt;10.1093/bioinformatics/btn577&lt;/electronic-resource-num&gt;&lt;remote-database-name&gt;Medline&lt;/remote-database-name&gt;&lt;remote-database-provider&gt;NLM&lt;/remote-database-provider&gt;&lt;/record&gt;&lt;/Cite&gt;&lt;/EndNote&gt;</w:instrText>
        </w:r>
        <w:r w:rsidR="00616399" w:rsidRPr="008F31C4">
          <w:fldChar w:fldCharType="separate"/>
        </w:r>
        <w:r w:rsidR="00616399" w:rsidRPr="008F31C4">
          <w:rPr>
            <w:vertAlign w:val="superscript"/>
          </w:rPr>
          <w:t>28</w:t>
        </w:r>
        <w:r w:rsidR="00616399" w:rsidRPr="008F31C4">
          <w:fldChar w:fldCharType="end"/>
        </w:r>
      </w:hyperlink>
      <w:r w:rsidRPr="008F31C4">
        <w:t xml:space="preserve">. Briefly, this algorithm incorporates pathway topology as well as bootstrapping and null-distribution construction to minimize false positives and improve the statistical significance of biologically relevant results. </w:t>
      </w:r>
      <w:r w:rsidR="00954338" w:rsidRPr="008F31C4">
        <w:t>T</w:t>
      </w:r>
      <w:r w:rsidR="00691380" w:rsidRPr="008F31C4">
        <w:t xml:space="preserve">his enables the software to </w:t>
      </w:r>
      <w:r w:rsidR="00180D83" w:rsidRPr="008F31C4">
        <w:t xml:space="preserve">calculate </w:t>
      </w:r>
      <w:r w:rsidR="00691380" w:rsidRPr="008F31C4">
        <w:t>a p-value that is</w:t>
      </w:r>
      <w:r w:rsidR="00074F16" w:rsidRPr="008F31C4">
        <w:t xml:space="preserve"> specific to a </w:t>
      </w:r>
      <w:r w:rsidR="00180D83" w:rsidRPr="008F31C4">
        <w:t xml:space="preserve">generated </w:t>
      </w:r>
      <w:r w:rsidR="00074F16" w:rsidRPr="008F31C4">
        <w:t xml:space="preserve">null distribution for each pathway using the input set of DEGs. </w:t>
      </w:r>
      <w:r w:rsidR="2FFD240A" w:rsidRPr="008F31C4">
        <w:t xml:space="preserve">This </w:t>
      </w:r>
      <w:r w:rsidR="00EB4873" w:rsidRPr="008F31C4">
        <w:t xml:space="preserve">approach </w:t>
      </w:r>
      <w:r w:rsidR="2FFD240A" w:rsidRPr="008F31C4">
        <w:t xml:space="preserve">is a substantial improvement over more traditional methods that only calculate overlapping gene products between the gene set being analyzed and the list of differentially expressed genes. </w:t>
      </w:r>
      <w:r w:rsidR="00552DC9" w:rsidRPr="008F31C4">
        <w:t xml:space="preserve">As such, SPIA tends to provide results that are more robust </w:t>
      </w:r>
      <w:r w:rsidR="00496984" w:rsidRPr="008F31C4">
        <w:t xml:space="preserve">with fewer false positives. </w:t>
      </w:r>
      <w:r w:rsidRPr="008F31C4">
        <w:t xml:space="preserve">The input for this step </w:t>
      </w:r>
      <w:r w:rsidR="00691BF0">
        <w:t>is</w:t>
      </w:r>
      <w:r w:rsidRPr="008F31C4">
        <w:t xml:space="preserve"> the differentially expressed genes, contained in the </w:t>
      </w:r>
      <w:proofErr w:type="spellStart"/>
      <w:r w:rsidRPr="008F31C4">
        <w:t>rds</w:t>
      </w:r>
      <w:proofErr w:type="spellEnd"/>
      <w:r w:rsidRPr="008F31C4">
        <w:t xml:space="preserve"> file generated by edgeR. The output from this step generates a table, which contains all signaling pathways from KEGG and Reactome that have a statistically significant p-value (p &lt; 0.05)</w:t>
      </w:r>
      <w:r w:rsidRPr="008F31C4">
        <w:fldChar w:fldCharType="begin">
          <w:fldData xml:space="preserve">PEVuZE5vdGU+PENpdGU+PEF1dGhvcj5LYW5laGlzYTwvQXV0aG9yPjxZZWFyPjIwMTc8L1llYXI+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</w:fldData>
        </w:fldChar>
      </w:r>
      <w:r w:rsidR="00D356ED" w:rsidRPr="008F31C4">
        <w:instrText xml:space="preserve"> ADDIN EN.CITE </w:instrText>
      </w:r>
      <w:r w:rsidR="00D356ED" w:rsidRPr="008F31C4">
        <w:fldChar w:fldCharType="begin">
          <w:fldData xml:space="preserve">PEVuZE5vdGU+PENpdGU+PEF1dGhvcj5LYW5laGlzYTwvQXV0aG9yPjxZZWFyPjIwMTc8L1llYXI+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</w:fldData>
        </w:fldChar>
      </w:r>
      <w:r w:rsidR="00D356ED" w:rsidRPr="008F31C4">
        <w:instrText xml:space="preserve"> ADDIN EN.CITE.DATA </w:instrText>
      </w:r>
      <w:r w:rsidR="00D356ED" w:rsidRPr="008F31C4">
        <w:fldChar w:fldCharType="end"/>
      </w:r>
      <w:r w:rsidRPr="008F31C4">
        <w:fldChar w:fldCharType="separate"/>
      </w:r>
      <w:hyperlink w:anchor="_ENREF_29" w:tooltip="Kanehisa, 2017 #8" w:history="1">
        <w:r w:rsidR="00616399" w:rsidRPr="008F31C4">
          <w:rPr>
            <w:vertAlign w:val="superscript"/>
          </w:rPr>
          <w:t>29</w:t>
        </w:r>
      </w:hyperlink>
      <w:r w:rsidR="00D356ED" w:rsidRPr="008F31C4">
        <w:rPr>
          <w:vertAlign w:val="superscript"/>
        </w:rPr>
        <w:t>,</w:t>
      </w:r>
      <w:hyperlink w:anchor="_ENREF_30" w:tooltip="Gillespie, 2022 #9" w:history="1">
        <w:r w:rsidR="00616399" w:rsidRPr="008F31C4">
          <w:rPr>
            <w:vertAlign w:val="superscript"/>
          </w:rPr>
          <w:t>30</w:t>
        </w:r>
      </w:hyperlink>
      <w:r w:rsidRPr="008F31C4">
        <w:fldChar w:fldCharType="end"/>
      </w:r>
      <w:r w:rsidRPr="008F31C4">
        <w:t>.</w:t>
      </w:r>
      <w:r w:rsidR="00C5748D" w:rsidRPr="008F31C4">
        <w:t xml:space="preserve"> </w:t>
      </w:r>
      <w:r w:rsidR="00F55F34" w:rsidRPr="00691BF0">
        <w:t xml:space="preserve">It should be noted that the SPIA script only accepts the structure of the </w:t>
      </w:r>
      <w:proofErr w:type="spellStart"/>
      <w:r w:rsidR="00F55F34" w:rsidRPr="00691BF0">
        <w:t>SingleCellExperiment</w:t>
      </w:r>
      <w:proofErr w:type="spellEnd"/>
      <w:r w:rsidR="00F55F34" w:rsidRPr="00691BF0">
        <w:t xml:space="preserve"> object that includes the data generated from edgeR. We therefore recommend that users who incorporate other methods of differential expression change this step of their upstream analysis to use edgeR and carry out the rest of the pipeline as described in this protocol. Future enhancements of this </w:t>
      </w:r>
      <w:r w:rsidR="00327A91" w:rsidRPr="00691BF0">
        <w:t>script</w:t>
      </w:r>
      <w:r w:rsidR="00F55F34" w:rsidRPr="00691BF0">
        <w:t xml:space="preserve"> could support the output from various DE algorithms.</w:t>
      </w:r>
    </w:p>
    <w:p w14:paraId="5A711AF4" w14:textId="77777777" w:rsidR="00C86B64" w:rsidRPr="008F31C4" w:rsidRDefault="00C86B64" w:rsidP="008F31C4"/>
    <w:p w14:paraId="5167EE84" w14:textId="778F95C2" w:rsidR="0027108C" w:rsidRPr="008F31C4" w:rsidRDefault="008577D1" w:rsidP="008F31C4">
      <w:r w:rsidRPr="008F31C4">
        <w:t>The output from the SPIA analysis is one of the required input options for the Pathway2Targets algorithm</w:t>
      </w:r>
      <w:hyperlink w:anchor="_ENREF_23" w:tooltip="Dobbs Spendlove, 2023 #10" w:history="1">
        <w:r w:rsidR="00616399" w:rsidRPr="008F31C4">
          <w:fldChar w:fldCharType="begin"/>
        </w:r>
        <w:r w:rsidR="00616399" w:rsidRPr="008F31C4">
          <w:instrText xml:space="preserve"> ADDIN EN.CITE &lt;EndNote&gt;&lt;Cite&gt;&lt;Author&gt;Dobbs Spendlove&lt;/Author&gt;&lt;Year&gt;2023&lt;/Year&gt;&lt;RecNum&gt;10&lt;/RecNum&gt;&lt;DisplayText&gt;&lt;style face="superscript"&gt;23&lt;/style&gt;&lt;/DisplayText&gt;&lt;record&gt;&lt;rec-number&gt;10&lt;/rec-number&gt;&lt;foreign-keys&gt;&lt;key app="EN" db-id="50p0xw0fmtpetoevzpop52wjvaxs9atfvtrs" timestamp="1744429283"&gt;10&lt;/key&gt;&lt;/foreign-keys&gt;&lt;ref-type name="Journal Article"&gt;17&lt;/ref-type&gt;&lt;contributors&gt;&lt;authors&gt;&lt;author&gt;Dobbs Spendlove, M.&lt;/author&gt;&lt;author&gt;M. Gibson T&lt;/author&gt;&lt;author&gt;McCain, S.&lt;/author&gt;&lt;author&gt;Stone, B. C.&lt;/author&gt;&lt;author&gt;Gill, T.&lt;/author&gt;&lt;author&gt;Pickett, B. E.&lt;/author&gt;&lt;/authors&gt;&lt;/contributors&gt;&lt;auth-address&gt;Microbiology and Molecular Biology, Brigham Young University, Provo, UT, United States of America.&amp;#xD;Carlsbad, California, United States.&lt;/auth-address&gt;&lt;titles&gt;&lt;title&gt;Pathway2Targets: an open-source pathway-based approach to repurpose therapeutic drugs and prioritize human targets&lt;/title&gt;&lt;secondary-title&gt;PeerJ&lt;/secondary-title&gt;&lt;/titles&gt;&lt;periodical&gt;&lt;full-title&gt;PeerJ&lt;/full-title&gt;&lt;/periodical&gt;&lt;pages&gt;e16088&lt;/pages&gt;&lt;volume&gt;11&lt;/volume&gt;&lt;edition&gt;20230929&lt;/edition&gt;&lt;keywords&gt;&lt;keyword&gt;Humans&lt;/keyword&gt;&lt;keyword&gt;*Quality of Life&lt;/keyword&gt;&lt;keyword&gt;Signal Transduction&lt;/keyword&gt;&lt;keyword&gt;*Colorectal Neoplasms&lt;/keyword&gt;&lt;keyword&gt;ErbB Receptors/genetics&lt;/keyword&gt;&lt;keyword&gt;Bioinformatics&lt;/keyword&gt;&lt;keyword&gt;Colorectal cancer&lt;/keyword&gt;&lt;keyword&gt;Drug repurposing&lt;/keyword&gt;&lt;keyword&gt;Drug targets&lt;/keyword&gt;&lt;keyword&gt;Pathways&lt;/keyword&gt;&lt;keyword&gt;Prediction&lt;/keyword&gt;&lt;keyword&gt;Target&lt;/keyword&gt;&lt;keyword&gt;Target prioritization&lt;/keyword&gt;&lt;/keywords&gt;&lt;dates&gt;&lt;year&gt;2023&lt;/year&gt;&lt;/dates&gt;&lt;isbn&gt;2167-8359 (Electronic)&amp;#xD;2167-8359 (Linking)&lt;/isbn&gt;&lt;accession-num&gt;37790614&lt;/accession-num&gt;&lt;urls&gt;&lt;related-urls&gt;&lt;url&gt;https://www.ncbi.nlm.nih.gov/pubmed/37790614&lt;/url&gt;&lt;/related-urls&gt;&lt;/urls&gt;&lt;custom1&gt;Brett E. Pickett is an Academic Editor for PeerJ.&lt;/custom1&gt;&lt;custom2&gt;PMC10544355&lt;/custom2&gt;&lt;electronic-resource-num&gt;10.7717/peerj.16088&lt;/electronic-resource-num&gt;&lt;remote-database-name&gt;Medline&lt;/remote-database-name&gt;&lt;remote-database-provider&gt;NLM&lt;/remote-database-provider&gt;&lt;/record&gt;&lt;/Cite&gt;&lt;/EndNote&gt;</w:instrText>
        </w:r>
        <w:r w:rsidR="00616399" w:rsidRPr="008F31C4">
          <w:fldChar w:fldCharType="separate"/>
        </w:r>
        <w:r w:rsidR="00616399" w:rsidRPr="008F31C4">
          <w:rPr>
            <w:vertAlign w:val="superscript"/>
          </w:rPr>
          <w:t>23</w:t>
        </w:r>
        <w:r w:rsidR="00616399" w:rsidRPr="008F31C4">
          <w:fldChar w:fldCharType="end"/>
        </w:r>
      </w:hyperlink>
      <w:r w:rsidRPr="008F31C4">
        <w:t>.</w:t>
      </w:r>
      <w:r w:rsidR="00DE7F7D" w:rsidRPr="008F31C4">
        <w:t xml:space="preserve"> While there are a variety of target prioritization tools available</w:t>
      </w:r>
      <w:r w:rsidR="227DDDCD" w:rsidRPr="008F31C4">
        <w:t xml:space="preserve"> —such as </w:t>
      </w:r>
      <w:r w:rsidR="227DDDCD" w:rsidRPr="008F31C4">
        <w:lastRenderedPageBreak/>
        <w:t>L1000FWD</w:t>
      </w:r>
      <w:hyperlink w:anchor="_ENREF_13" w:tooltip="Wang, 2018 #22" w:history="1">
        <w:r w:rsidR="00616399" w:rsidRPr="008F31C4">
          <w:fldChar w:fldCharType="begin"/>
        </w:r>
        <w:r w:rsidR="00616399" w:rsidRPr="008F31C4">
          <w:instrText xml:space="preserve"> ADDIN EN.CITE &lt;EndNote&gt;&lt;Cite&gt;&lt;Author&gt;Wang&lt;/Author&gt;&lt;Year&gt;2018&lt;/Year&gt;&lt;RecNum&gt;34&lt;/RecNum&gt;&lt;DisplayText&gt;&lt;style face="superscript"&gt;13&lt;/style&gt;&lt;/DisplayText&gt;&lt;record&gt;&lt;rec-number&gt;34&lt;/rec-number&gt;&lt;foreign-keys&gt;&lt;key app="EN" db-id="50p0xw0fmtpetoevzpop52wjvaxs9atfvtrs" timestamp="1750481776"&gt;34&lt;/key&gt;&lt;/foreign-keys&gt;&lt;ref-type name="Journal Article"&gt;17&lt;/ref-type&gt;&lt;contributors&gt;&lt;authors&gt;&lt;author&gt;Wang, Z.&lt;/author&gt;&lt;author&gt;Lachmann, A.&lt;/author&gt;&lt;author&gt;Keenan, A. B.&lt;/author&gt;&lt;author&gt;Ma&amp;apos;ayan, A.&lt;/author&gt;&lt;/authors&gt;&lt;/contributors&gt;&lt;auth-address&gt;Department of Pharmacological Sciences, BD2K-LINCS Data Coordination and Integration Center, Icahn School of Medicine at Mount Sinai, New York, NY, USA.&lt;/auth-address&gt;&lt;titles&gt;&lt;title&gt;L1000FWD: fireworks visualization of drug-induced transcriptomic signatures&lt;/title&gt;&lt;secondary-title&gt;Bioinformatics&lt;/secondary-title&gt;&lt;/titles&gt;&lt;periodical&gt;&lt;full-title&gt;Bioinformatics&lt;/full-title&gt;&lt;/periodical&gt;&lt;pages&gt;2150-2152&lt;/pages&gt;&lt;volume&gt;34&lt;/volume&gt;&lt;number&gt;12&lt;/number&gt;&lt;keywords&gt;&lt;keyword&gt;Cell Line&lt;/keyword&gt;&lt;keyword&gt;Cluster Analysis&lt;/keyword&gt;&lt;keyword&gt;Data Visualization&lt;/keyword&gt;&lt;keyword&gt;Gene Expression Regulation&lt;/keyword&gt;&lt;keyword&gt;Humans&lt;/keyword&gt;&lt;keyword&gt;Pharmacogenetics/*methods&lt;/keyword&gt;&lt;keyword&gt;*Software&lt;/keyword&gt;&lt;keyword&gt;Transcriptome/*drug effects&lt;/keyword&gt;&lt;keyword&gt;*Unsupervised Machine Learning&lt;/keyword&gt;&lt;/keywords&gt;&lt;dates&gt;&lt;year&gt;2018&lt;/year&gt;&lt;pub-dates&gt;&lt;date&gt;Jun 15&lt;/date&gt;&lt;/pub-dates&gt;&lt;/dates&gt;&lt;isbn&gt;1367-4811 (Electronic)&amp;#xD;1367-4803 (Print)&amp;#xD;1367-4803 (Linking)&lt;/isbn&gt;&lt;accession-num&gt;29420694&lt;/accession-num&gt;&lt;urls&gt;&lt;related-urls&gt;&lt;url&gt;https://www.ncbi.nlm.nih.gov/pubmed/29420694&lt;/url&gt;&lt;/related-urls&gt;&lt;/urls&gt;&lt;custom2&gt;PMC6454499&lt;/custom2&gt;&lt;electronic-resource-num&gt;10.1093/bioinformatics/bty060&lt;/electronic-resource-num&gt;&lt;remote-database-name&gt;Medline&lt;/remote-database-name&gt;&lt;remote-database-provider&gt;NLM&lt;/remote-database-provider&gt;&lt;/record&gt;&lt;/Cite&gt;&lt;/EndNote&gt;</w:instrText>
        </w:r>
        <w:r w:rsidR="00616399" w:rsidRPr="008F31C4">
          <w:fldChar w:fldCharType="separate"/>
        </w:r>
        <w:r w:rsidR="00616399" w:rsidRPr="008F31C4">
          <w:rPr>
            <w:vertAlign w:val="superscript"/>
          </w:rPr>
          <w:t>13</w:t>
        </w:r>
        <w:r w:rsidR="00616399" w:rsidRPr="008F31C4">
          <w:fldChar w:fldCharType="end"/>
        </w:r>
      </w:hyperlink>
      <w:r w:rsidR="227DDDCD" w:rsidRPr="008F31C4">
        <w:t xml:space="preserve"> and </w:t>
      </w:r>
      <w:proofErr w:type="spellStart"/>
      <w:r w:rsidR="227DDDCD" w:rsidRPr="008F31C4">
        <w:t>DRug</w:t>
      </w:r>
      <w:proofErr w:type="spellEnd"/>
      <w:r w:rsidR="227DDDCD" w:rsidRPr="008F31C4">
        <w:t xml:space="preserve"> </w:t>
      </w:r>
      <w:proofErr w:type="spellStart"/>
      <w:r w:rsidR="227DDDCD" w:rsidRPr="008F31C4">
        <w:t>INsight</w:t>
      </w:r>
      <w:proofErr w:type="spellEnd"/>
      <w:r w:rsidR="227DDDCD" w:rsidRPr="008F31C4">
        <w:t xml:space="preserve"> (DR. Insight)</w:t>
      </w:r>
      <w:hyperlink w:anchor="_ENREF_14" w:tooltip="Chan, 2019 #23" w:history="1">
        <w:r w:rsidR="00616399" w:rsidRPr="008F31C4">
          <w:fldChar w:fldCharType="begin"/>
        </w:r>
        <w:r w:rsidR="00616399" w:rsidRPr="008F31C4">
          <w:instrText xml:space="preserve"> ADDIN EN.CITE &lt;EndNote&gt;&lt;Cite&gt;&lt;Author&gt;Chan&lt;/Author&gt;&lt;Year&gt;2019&lt;/Year&gt;&lt;RecNum&gt;35&lt;/RecNum&gt;&lt;DisplayText&gt;&lt;style face="superscript"&gt;14&lt;/style&gt;&lt;/DisplayText&gt;&lt;record&gt;&lt;rec-number&gt;35&lt;/rec-number&gt;&lt;foreign-keys&gt;&lt;key app="EN" db-id="50p0xw0fmtpetoevzpop52wjvaxs9atfvtrs" timestamp="1750481920"&gt;35&lt;/key&gt;&lt;/foreign-keys&gt;&lt;ref-type name="Journal Article"&gt;17&lt;/ref-type&gt;&lt;contributors&gt;&lt;authors&gt;&lt;author&gt;Chan, J.&lt;/author&gt;&lt;author&gt;Wang, X.&lt;/author&gt;&lt;author&gt;Turner, J. A.&lt;/author&gt;&lt;author&gt;Baldwin, N. E.&lt;/author&gt;&lt;author&gt;Gu, J.&lt;/author&gt;&lt;/authors&gt;&lt;/contributors&gt;&lt;auth-address&gt;Baylor Scott &amp;amp; White Research Institute, Dallas, TX, USA.&amp;#xD;Institute of Biomedical Studies, Baylor University, Waco, TX, USA.&amp;#xD;Department of Mathematics and Statistics, Stephen F. Austin State University, Nacogdoches, TX, USA.&lt;/auth-address&gt;&lt;titles&gt;&lt;title&gt;Breaking the paradigm: Dr Insight empowers signature-free, enhanced drug repurposing&lt;/title&gt;&lt;secondary-title&gt;Bioinformatics&lt;/secondary-title&gt;&lt;/titles&gt;&lt;periodical&gt;&lt;full-title&gt;Bioinformatics&lt;/full-title&gt;&lt;/periodical&gt;&lt;pages&gt;2818-2826&lt;/pages&gt;&lt;volume&gt;35&lt;/volume&gt;&lt;number&gt;16&lt;/number&gt;&lt;keywords&gt;&lt;keyword&gt;Drug Discovery&lt;/keyword&gt;&lt;keyword&gt;*Drug Repositioning&lt;/keyword&gt;&lt;keyword&gt;Models, Statistical&lt;/keyword&gt;&lt;keyword&gt;Software&lt;/keyword&gt;&lt;keyword&gt;Transcriptome&lt;/keyword&gt;&lt;/keywords&gt;&lt;dates&gt;&lt;year&gt;2019&lt;/year&gt;&lt;pub-dates&gt;&lt;date&gt;Aug 15&lt;/date&gt;&lt;/pub-dates&gt;&lt;/dates&gt;&lt;isbn&gt;1367-4811 (Electronic)&amp;#xD;1367-4803 (Print)&amp;#xD;1367-4803 (Linking)&lt;/isbn&gt;&lt;accession-num&gt;30624606&lt;/accession-num&gt;&lt;urls&gt;&lt;related-urls&gt;&lt;url&gt;https://www.ncbi.nlm.nih.gov/pubmed/30624606&lt;/url&gt;&lt;/related-urls&gt;&lt;/urls&gt;&lt;custom2&gt;PMC6691331&lt;/custom2&gt;&lt;electronic-resource-num&gt;10.1093/bioinformatics/btz006&lt;/electronic-resource-num&gt;&lt;remote-database-name&gt;Medline&lt;/remote-database-name&gt;&lt;remote-database-provider&gt;NLM&lt;/remote-database-provider&gt;&lt;/record&gt;&lt;/Cite&gt;&lt;/EndNote&gt;</w:instrText>
        </w:r>
        <w:r w:rsidR="00616399" w:rsidRPr="008F31C4">
          <w:fldChar w:fldCharType="separate"/>
        </w:r>
        <w:r w:rsidR="00616399" w:rsidRPr="008F31C4">
          <w:rPr>
            <w:vertAlign w:val="superscript"/>
          </w:rPr>
          <w:t>14</w:t>
        </w:r>
        <w:r w:rsidR="00616399" w:rsidRPr="008F31C4">
          <w:fldChar w:fldCharType="end"/>
        </w:r>
      </w:hyperlink>
      <w:r w:rsidR="227DDDCD" w:rsidRPr="008F31C4">
        <w:t>—</w:t>
      </w:r>
      <w:r w:rsidR="00800B94" w:rsidRPr="008F31C4">
        <w:t xml:space="preserve">the vast majority of them were developed for a specific </w:t>
      </w:r>
      <w:r w:rsidR="0075679C" w:rsidRPr="008F31C4">
        <w:t xml:space="preserve">(class of) </w:t>
      </w:r>
      <w:r w:rsidR="00800B94" w:rsidRPr="008F31C4">
        <w:t>disease</w:t>
      </w:r>
      <w:r w:rsidR="026C84FB" w:rsidRPr="008F31C4">
        <w:t>(s)</w:t>
      </w:r>
      <w:r w:rsidR="00A64B5F" w:rsidRPr="008F31C4">
        <w:t>.</w:t>
      </w:r>
      <w:r w:rsidR="0075679C" w:rsidRPr="008F31C4">
        <w:t xml:space="preserve"> In contrast, the Pathway2Targets approach </w:t>
      </w:r>
      <w:r w:rsidR="58B26956" w:rsidRPr="008F31C4">
        <w:t xml:space="preserve">analyzes </w:t>
      </w:r>
      <w:r w:rsidR="0075679C" w:rsidRPr="008F31C4">
        <w:t xml:space="preserve">the </w:t>
      </w:r>
      <w:r w:rsidR="0AF1363F" w:rsidRPr="008F31C4">
        <w:t xml:space="preserve">specific </w:t>
      </w:r>
      <w:r w:rsidR="0075679C" w:rsidRPr="008F31C4">
        <w:t xml:space="preserve">pathway profile from </w:t>
      </w:r>
      <w:r w:rsidR="00CF0E23" w:rsidRPr="008F31C4">
        <w:t xml:space="preserve">a dataset. The advantage </w:t>
      </w:r>
      <w:r w:rsidR="19451194" w:rsidRPr="008F31C4">
        <w:t xml:space="preserve">of </w:t>
      </w:r>
      <w:r w:rsidR="00CF0E23" w:rsidRPr="008F31C4">
        <w:t xml:space="preserve">this design is that the pathways, generated from the differentially expressed genes, represent the underlying </w:t>
      </w:r>
      <w:r w:rsidR="007D11B6" w:rsidRPr="008F31C4">
        <w:t xml:space="preserve">molecular mechanism(s) that are affected during the disease state. As such, </w:t>
      </w:r>
      <w:r w:rsidR="002728DA" w:rsidRPr="008F31C4">
        <w:t xml:space="preserve">this algorithm </w:t>
      </w:r>
      <w:r w:rsidR="00043D16" w:rsidRPr="008F31C4">
        <w:t>is capable of predicting drug targets</w:t>
      </w:r>
      <w:r w:rsidR="00D31984" w:rsidRPr="008F31C4">
        <w:t xml:space="preserve"> from the public opentargets.org database</w:t>
      </w:r>
      <w:hyperlink w:anchor="_ENREF_22" w:tooltip="Ochoa, 2023 #13" w:history="1">
        <w:r w:rsidR="00616399" w:rsidRPr="008F31C4">
          <w:fldChar w:fldCharType="begin">
            <w:fldData xml:space="preserve">PEVuZE5vdGU+PENpdGU+PEF1dGhvcj5PY2hvYTwvQXV0aG9yPjxZZWFyPjIwMjM8L1llYXI+PFJl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==
</w:fldData>
          </w:fldChar>
        </w:r>
        <w:r w:rsidR="00616399" w:rsidRPr="008F31C4">
          <w:instrText xml:space="preserve"> ADDIN EN.CITE </w:instrText>
        </w:r>
        <w:r w:rsidR="00616399" w:rsidRPr="008F31C4">
          <w:fldChar w:fldCharType="begin">
            <w:fldData xml:space="preserve">PEVuZE5vdGU+PENpdGU+PEF1dGhvcj5PY2hvYTwvQXV0aG9yPjxZZWFyPjIwMjM8L1llYXI+PFJl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22</w:t>
        </w:r>
        <w:r w:rsidR="00616399" w:rsidRPr="008F31C4">
          <w:fldChar w:fldCharType="end"/>
        </w:r>
      </w:hyperlink>
      <w:r w:rsidR="00D31984" w:rsidRPr="008F31C4">
        <w:t>,</w:t>
      </w:r>
      <w:r w:rsidR="00043D16" w:rsidRPr="008F31C4">
        <w:t xml:space="preserve"> </w:t>
      </w:r>
      <w:r w:rsidR="00D31984" w:rsidRPr="008F31C4">
        <w:t xml:space="preserve">as well as </w:t>
      </w:r>
      <w:r w:rsidR="00043D16" w:rsidRPr="008F31C4">
        <w:t>the associated therapeutics that could potentially be repurposed for the condition being characterized in the RNA-sequencing experiment.</w:t>
      </w:r>
      <w:r w:rsidR="004430B7" w:rsidRPr="008F31C4">
        <w:t xml:space="preserve"> </w:t>
      </w:r>
    </w:p>
    <w:p w14:paraId="6C075F1B" w14:textId="77777777" w:rsidR="00C86B64" w:rsidRPr="008F31C4" w:rsidRDefault="00C86B64" w:rsidP="008F31C4"/>
    <w:p w14:paraId="7C31CAC0" w14:textId="4857D15B" w:rsidR="008577D1" w:rsidRPr="008F31C4" w:rsidRDefault="0027108C" w:rsidP="008F31C4">
      <w:r w:rsidRPr="008F31C4">
        <w:t xml:space="preserve">The SPIA and Pathway2Targets algorithms </w:t>
      </w:r>
      <w:r w:rsidR="00D53019" w:rsidRPr="008F31C4">
        <w:t xml:space="preserve">do have various limitations. In particular, SPIA takes longer to run than the </w:t>
      </w:r>
      <w:r w:rsidR="00E105DD" w:rsidRPr="008F31C4">
        <w:t>typical over-representation approach that uses a hypergeometric distribution</w:t>
      </w:r>
      <w:hyperlink w:anchor="_ENREF_31" w:tooltip="Li, 2022 #11" w:history="1">
        <w:r w:rsidR="00616399" w:rsidRPr="008F31C4">
          <w:fldChar w:fldCharType="begin">
            <w:fldData xml:space="preserve">PEVuZE5vdGU+PENpdGU+PEF1dGhvcj5MaTwvQXV0aG9yPjxZZWFyPjIwMjI8L1llYXI+PFJlY051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</w:fldData>
          </w:fldChar>
        </w:r>
        <w:r w:rsidR="00616399" w:rsidRPr="008F31C4">
          <w:instrText xml:space="preserve"> ADDIN EN.CITE </w:instrText>
        </w:r>
        <w:r w:rsidR="00616399" w:rsidRPr="008F31C4">
          <w:fldChar w:fldCharType="begin">
            <w:fldData xml:space="preserve">PEVuZE5vdGU+PENpdGU+PEF1dGhvcj5MaTwvQXV0aG9yPjxZZWFyPjIwMjI8L1llYXI+PFJlY051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31</w:t>
        </w:r>
        <w:r w:rsidR="00616399" w:rsidRPr="008F31C4">
          <w:fldChar w:fldCharType="end"/>
        </w:r>
      </w:hyperlink>
      <w:r w:rsidR="00E105DD" w:rsidRPr="008F31C4">
        <w:t>.</w:t>
      </w:r>
      <w:r w:rsidR="0029276F" w:rsidRPr="008F31C4">
        <w:t xml:space="preserve"> It also takes longer to run than the gene set enrichment analysis (GSEA) algorithm</w:t>
      </w:r>
      <w:hyperlink w:anchor="_ENREF_32" w:tooltip="Subramanian, 2005 #12" w:history="1">
        <w:r w:rsidR="00616399" w:rsidRPr="008F31C4">
          <w:fldChar w:fldCharType="begin">
            <w:fldData xml:space="preserve">PEVuZE5vdGU+PENpdGU+PEF1dGhvcj5TdWJyYW1hbmlhbjwvQXV0aG9yPjxZZWFyPjIwMDU8L1ll
YXI+PFJlY051bT4xMjwvUmVjTnVtPjxEaXNwbGF5VGV4dD48c3R5bGUgZmFjZT0ic3VwZXJzY3Jp
cHQiPjMyPC9zdHlsZT48L0Rpc3BsYXlUZXh0PjxyZWNvcmQ+PHJlYy1udW1iZXI+MTI8L3JlYy1u
dW1iZXI+PGZvcmVpZ24ta2V5cz48a2V5IGFwcD0iRU4iIGRiLWlkPSI1MHAweHcwZm10cGV0b2V2
enBvcDUyd2p2YXhzOWF0ZnZ0cnMiIHRpbWVzdGFtcD0iMTc0NDQzMDc5OCI+MTI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VkaXRpb24+MjAwNTA5MzA8L2VkaXRpb24+PGtleXdvcmRzPjxrZXl3b3JkPkNlbGwgTGluZSwg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</w:fldData>
          </w:fldChar>
        </w:r>
        <w:r w:rsidR="00616399" w:rsidRPr="008F31C4">
          <w:instrText xml:space="preserve"> ADDIN EN.CITE </w:instrText>
        </w:r>
        <w:r w:rsidR="00616399" w:rsidRPr="008F31C4">
          <w:fldChar w:fldCharType="begin">
            <w:fldData xml:space="preserve">PEVuZE5vdGU+PENpdGU+PEF1dGhvcj5TdWJyYW1hbmlhbjwvQXV0aG9yPjxZZWFyPjIwMDU8L1ll
YXI+PFJlY051bT4xMjwvUmVjTnVtPjxEaXNwbGF5VGV4dD48c3R5bGUgZmFjZT0ic3VwZXJzY3Jp
cHQiPjMyPC9zdHlsZT48L0Rpc3BsYXlUZXh0PjxyZWNvcmQ+PHJlYy1udW1iZXI+MTI8L3JlYy1u
dW1iZXI+PGZvcmVpZ24ta2V5cz48a2V5IGFwcD0iRU4iIGRiLWlkPSI1MHAweHcwZm10cGV0b2V2
enBvcDUyd2p2YXhzOWF0ZnZ0cnMiIHRpbWVzdGFtcD0iMTc0NDQzMDc5OCI+MTI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VkaXRpb24+MjAwNTA5MzA8L2VkaXRpb24+PGtleXdvcmRzPjxrZXl3b3JkPkNlbGwgTGluZSwg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32</w:t>
        </w:r>
        <w:r w:rsidR="00616399" w:rsidRPr="008F31C4">
          <w:fldChar w:fldCharType="end"/>
        </w:r>
      </w:hyperlink>
      <w:r w:rsidR="0029276F" w:rsidRPr="008F31C4">
        <w:t>, which uses a random-walk statistical method</w:t>
      </w:r>
      <w:r w:rsidR="00914F9F" w:rsidRPr="008F31C4">
        <w:t xml:space="preserve"> to determine statistical significance</w:t>
      </w:r>
      <w:r w:rsidR="0029276F" w:rsidRPr="008F31C4">
        <w:t>.</w:t>
      </w:r>
      <w:r w:rsidR="00E82325" w:rsidRPr="008F31C4">
        <w:t xml:space="preserve"> Once the significant pathways are </w:t>
      </w:r>
      <w:r w:rsidR="00287F7E" w:rsidRPr="008F31C4">
        <w:t xml:space="preserve">calculated, </w:t>
      </w:r>
      <w:r w:rsidR="00FB63BE" w:rsidRPr="008F31C4">
        <w:t xml:space="preserve">we have shown results from </w:t>
      </w:r>
      <w:r w:rsidR="00287F7E" w:rsidRPr="008F31C4">
        <w:t>Pathway2Targets</w:t>
      </w:r>
      <w:r w:rsidR="00B51477" w:rsidRPr="008F31C4">
        <w:t xml:space="preserve"> </w:t>
      </w:r>
      <w:r w:rsidR="00EE472B" w:rsidRPr="008F31C4">
        <w:t>to prioritize targets for various diseases</w:t>
      </w:r>
      <w:hyperlink w:anchor="_ENREF_16" w:tooltip="Jackson, 2025 #28" w:history="1">
        <w:r w:rsidR="00616399" w:rsidRPr="008F31C4">
          <w:fldChar w:fldCharType="begin">
            <w:fldData xml:space="preserve">PEVuZE5vdGU+PENpdGU+PEF1dGhvcj5KYWNrc29uPC9BdXRob3I+PFllYXI+MjAyNTwvWWVhcj48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</w:fldData>
          </w:fldChar>
        </w:r>
        <w:r w:rsidR="00616399" w:rsidRPr="008F31C4">
          <w:instrText xml:space="preserve"> ADDIN EN.CITE </w:instrText>
        </w:r>
        <w:r w:rsidR="00616399" w:rsidRPr="008F31C4">
          <w:fldChar w:fldCharType="begin">
            <w:fldData xml:space="preserve">PEVuZE5vdGU+PENpdGU+PEF1dGhvcj5KYWNrc29uPC9BdXRob3I+PFllYXI+MjAyNTwvWWVhcj48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</w:fldData>
          </w:fldChar>
        </w:r>
        <w:r w:rsidR="00616399" w:rsidRPr="008F31C4">
          <w:instrText xml:space="preserve"> ADDIN EN.CITE.DATA </w:instrText>
        </w:r>
        <w:r w:rsidR="00616399" w:rsidRPr="008F31C4">
          <w:fldChar w:fldCharType="end"/>
        </w:r>
        <w:r w:rsidR="00616399" w:rsidRPr="008F31C4">
          <w:fldChar w:fldCharType="separate"/>
        </w:r>
        <w:r w:rsidR="00616399" w:rsidRPr="008F31C4">
          <w:rPr>
            <w:vertAlign w:val="superscript"/>
          </w:rPr>
          <w:t>16-21</w:t>
        </w:r>
        <w:r w:rsidR="00616399" w:rsidRPr="008F31C4">
          <w:fldChar w:fldCharType="end"/>
        </w:r>
      </w:hyperlink>
      <w:r w:rsidR="47618F56" w:rsidRPr="008F31C4">
        <w:t>.</w:t>
      </w:r>
      <w:r w:rsidR="00EE472B" w:rsidRPr="008F31C4">
        <w:t xml:space="preserve"> </w:t>
      </w:r>
    </w:p>
    <w:p w14:paraId="3C58D6FD" w14:textId="77777777" w:rsidR="00C86B64" w:rsidRPr="008F31C4" w:rsidRDefault="00C86B64" w:rsidP="008F31C4"/>
    <w:p w14:paraId="3EE0356D" w14:textId="10F9059B" w:rsidR="008577D1" w:rsidRPr="008F31C4" w:rsidRDefault="5D93632A" w:rsidP="008F31C4">
      <w:r w:rsidRPr="008F31C4">
        <w:t>We anticipate</w:t>
      </w:r>
      <w:r w:rsidR="14674A64" w:rsidRPr="008F31C4">
        <w:t xml:space="preserve"> that s</w:t>
      </w:r>
      <w:r w:rsidR="3CB523B6" w:rsidRPr="008F31C4">
        <w:t>om</w:t>
      </w:r>
      <w:r w:rsidR="2273E7D8" w:rsidRPr="008F31C4">
        <w:t xml:space="preserve">e </w:t>
      </w:r>
      <w:r w:rsidR="3CB523B6" w:rsidRPr="008F31C4">
        <w:t xml:space="preserve">potential modifications could be made </w:t>
      </w:r>
      <w:r w:rsidR="0A526F11" w:rsidRPr="008F31C4">
        <w:t xml:space="preserve">to this workflow </w:t>
      </w:r>
      <w:r w:rsidR="3CB523B6" w:rsidRPr="008F31C4">
        <w:t xml:space="preserve">in the future </w:t>
      </w:r>
      <w:r w:rsidR="22730A84" w:rsidRPr="008F31C4">
        <w:t xml:space="preserve">to more efficiently predict targets that could be repurposed to </w:t>
      </w:r>
      <w:r w:rsidR="50FB0E73" w:rsidRPr="008F31C4">
        <w:t xml:space="preserve">reduce the signs and symptoms associated with a different indication. </w:t>
      </w:r>
      <w:r w:rsidR="2160186C" w:rsidRPr="008F31C4">
        <w:t xml:space="preserve">For example, the </w:t>
      </w:r>
      <w:r w:rsidR="58B30672" w:rsidRPr="008F31C4">
        <w:t xml:space="preserve">number of permutations could be adjusted upwards to improve statistical robustness, or downwards to reduce runtime. </w:t>
      </w:r>
    </w:p>
    <w:p w14:paraId="4954A94A" w14:textId="77777777" w:rsidR="00C86B64" w:rsidRPr="008F31C4" w:rsidRDefault="00C86B64" w:rsidP="008F31C4"/>
    <w:p w14:paraId="0BEB38EC" w14:textId="59A639C4" w:rsidR="006E4797" w:rsidRPr="008F31C4" w:rsidRDefault="7EAAF5D6" w:rsidP="008F31C4">
      <w:r w:rsidRPr="008F31C4">
        <w:t xml:space="preserve">Some future enhancements to the workflow could include </w:t>
      </w:r>
      <w:r w:rsidR="5C08D148" w:rsidRPr="008F31C4">
        <w:t xml:space="preserve">automating the various steps to minimize manual code execution. However, such an approach may emphasize generating the results rather than reinforcing the need to review </w:t>
      </w:r>
      <w:r w:rsidR="6C258417" w:rsidRPr="008F31C4">
        <w:t xml:space="preserve">the results generated in </w:t>
      </w:r>
      <w:r w:rsidR="5C08D148" w:rsidRPr="008F31C4">
        <w:t xml:space="preserve">each step </w:t>
      </w:r>
      <w:r w:rsidR="17315A6E" w:rsidRPr="008F31C4">
        <w:t xml:space="preserve">of </w:t>
      </w:r>
      <w:r w:rsidR="5C08D148" w:rsidRPr="008F31C4">
        <w:t>the workflow</w:t>
      </w:r>
      <w:r w:rsidR="3F1301D2" w:rsidRPr="008F31C4">
        <w:t xml:space="preserve"> to ensure biological relevance</w:t>
      </w:r>
      <w:r w:rsidR="0BE528B5" w:rsidRPr="008F31C4">
        <w:t xml:space="preserve">. </w:t>
      </w:r>
      <w:r w:rsidR="5F253AC4" w:rsidRPr="008F31C4">
        <w:t>Though the current workflow runs with no errors when the appropriate input data is used, an a</w:t>
      </w:r>
      <w:r w:rsidR="0C5C9A22" w:rsidRPr="008F31C4">
        <w:t xml:space="preserve">dditional future feature could include </w:t>
      </w:r>
      <w:r w:rsidR="2E0E77DC" w:rsidRPr="008F31C4">
        <w:t xml:space="preserve">improving error messages to facilitate faster troubleshooting. </w:t>
      </w:r>
      <w:r w:rsidR="00327A91" w:rsidRPr="008F31C4">
        <w:t xml:space="preserve">Nevertheless, </w:t>
      </w:r>
      <w:r w:rsidR="00327A91" w:rsidRPr="008F31C4">
        <w:rPr>
          <w:rFonts w:eastAsia="Aptos"/>
        </w:rPr>
        <w:t xml:space="preserve">it is possible that these scripts may not run as expected due to operating system energy conservation settings, internet connectivity inconsistencies, or other technical issues. Such hardware-related issues may result in longer processing times, the program being paused, or the inability to retrieve target and pathway information from third-party servers. If this is the case, simply restarting the scripts will generally resolve the problem. </w:t>
      </w:r>
      <w:r w:rsidR="2E0E77DC" w:rsidRPr="008F31C4">
        <w:t>S</w:t>
      </w:r>
      <w:r w:rsidR="6566FF75" w:rsidRPr="008F31C4">
        <w:t xml:space="preserve">upporting other differential expression algorithms such as DESeq2 or </w:t>
      </w:r>
      <w:proofErr w:type="spellStart"/>
      <w:r w:rsidR="6566FF75" w:rsidRPr="008F31C4">
        <w:t>limma</w:t>
      </w:r>
      <w:proofErr w:type="spellEnd"/>
      <w:r w:rsidR="6BFF56F6" w:rsidRPr="008F31C4">
        <w:t xml:space="preserve"> could also be implemented in future versions</w:t>
      </w:r>
      <w:r w:rsidR="3B1AFF0E" w:rsidRPr="008F31C4">
        <w:t xml:space="preserve"> to augment broader </w:t>
      </w:r>
      <w:r w:rsidR="0070179F" w:rsidRPr="008F31C4">
        <w:t xml:space="preserve">applicability and </w:t>
      </w:r>
      <w:r w:rsidR="3B1AFF0E" w:rsidRPr="008F31C4">
        <w:t>relevance</w:t>
      </w:r>
      <w:r w:rsidR="6566FF75" w:rsidRPr="008F31C4">
        <w:t xml:space="preserve">. </w:t>
      </w:r>
      <w:r w:rsidR="53AC1E7E" w:rsidRPr="008F31C4">
        <w:t>A</w:t>
      </w:r>
      <w:r w:rsidR="6566FF75" w:rsidRPr="008F31C4">
        <w:t>s addit</w:t>
      </w:r>
      <w:r w:rsidR="11E0719F" w:rsidRPr="008F31C4">
        <w:t>ional data for known targets are consistently captured and stored, it is likely that additional metrics could be incorporated into the Pathway2Targets algorithm</w:t>
      </w:r>
      <w:r w:rsidR="31FDD50C" w:rsidRPr="008F31C4">
        <w:t>, which would improve the customizable weighting scheme.</w:t>
      </w:r>
      <w:r w:rsidR="56A2E8E9" w:rsidRPr="008F31C4">
        <w:t xml:space="preserve"> </w:t>
      </w:r>
      <w:r w:rsidR="31FDD50C" w:rsidRPr="008F31C4">
        <w:t>Similarly</w:t>
      </w:r>
      <w:r w:rsidR="7F1E913B" w:rsidRPr="008F31C4">
        <w:t xml:space="preserve">, </w:t>
      </w:r>
      <w:r w:rsidR="79C591DC" w:rsidRPr="008F31C4">
        <w:t xml:space="preserve">it is possible that future databases or resources could </w:t>
      </w:r>
      <w:r w:rsidR="45A6BDC7" w:rsidRPr="008F31C4">
        <w:t xml:space="preserve">augment the number and/or decrease the size of curated signaling pathways. New methods could </w:t>
      </w:r>
      <w:r w:rsidR="4A0F078D" w:rsidRPr="008F31C4">
        <w:t xml:space="preserve">also </w:t>
      </w:r>
      <w:r w:rsidR="45A6BDC7" w:rsidRPr="008F31C4">
        <w:t xml:space="preserve">be developed </w:t>
      </w:r>
      <w:r w:rsidR="3D979550" w:rsidRPr="008F31C4">
        <w:t xml:space="preserve">to </w:t>
      </w:r>
      <w:r w:rsidR="45A6BDC7" w:rsidRPr="008F31C4">
        <w:t xml:space="preserve">improve </w:t>
      </w:r>
      <w:r w:rsidR="79C591DC" w:rsidRPr="008F31C4">
        <w:t xml:space="preserve">the </w:t>
      </w:r>
      <w:r w:rsidR="123F764A" w:rsidRPr="008F31C4">
        <w:t xml:space="preserve">specificity </w:t>
      </w:r>
      <w:r w:rsidR="79C591DC" w:rsidRPr="008F31C4">
        <w:t xml:space="preserve">of </w:t>
      </w:r>
      <w:r w:rsidR="15C2FEC9" w:rsidRPr="008F31C4">
        <w:t xml:space="preserve">statistical </w:t>
      </w:r>
      <w:r w:rsidR="1CA286AB" w:rsidRPr="008F31C4">
        <w:t>enrichment</w:t>
      </w:r>
      <w:r w:rsidR="388BC6C8" w:rsidRPr="008F31C4">
        <w:t>.</w:t>
      </w:r>
      <w:r w:rsidR="7051A8CB" w:rsidRPr="008F31C4">
        <w:t xml:space="preserve"> </w:t>
      </w:r>
      <w:r w:rsidR="4060608E" w:rsidRPr="008F31C4">
        <w:t xml:space="preserve">We anticipate that </w:t>
      </w:r>
      <w:r w:rsidR="5FB480A2" w:rsidRPr="008F31C4">
        <w:t xml:space="preserve">the </w:t>
      </w:r>
      <w:r w:rsidR="4060608E" w:rsidRPr="008F31C4">
        <w:t xml:space="preserve">usefulness </w:t>
      </w:r>
      <w:r w:rsidR="2C9662C0" w:rsidRPr="008F31C4">
        <w:t xml:space="preserve">of this workflow </w:t>
      </w:r>
      <w:r w:rsidR="4060608E" w:rsidRPr="008F31C4">
        <w:t xml:space="preserve">will continue </w:t>
      </w:r>
      <w:r w:rsidR="714969B5" w:rsidRPr="008F31C4">
        <w:t>to improve in the future as new features are incorporated into the algorithm</w:t>
      </w:r>
      <w:r w:rsidR="4060608E" w:rsidRPr="008F31C4">
        <w:t>.</w:t>
      </w:r>
    </w:p>
    <w:p w14:paraId="303CA86A" w14:textId="2D861A92" w:rsidR="51326F00" w:rsidRPr="008F31C4" w:rsidRDefault="51326F00" w:rsidP="008F31C4">
      <w:pPr>
        <w:rPr>
          <w:b/>
          <w:bCs/>
          <w:u w:val="single"/>
        </w:rPr>
      </w:pPr>
    </w:p>
    <w:p w14:paraId="59F37CC4" w14:textId="3607CDE9" w:rsidR="006E4797" w:rsidRPr="008F31C4" w:rsidRDefault="00551D82" w:rsidP="008F31C4">
      <w:pPr>
        <w:pBdr>
          <w:top w:val="nil"/>
          <w:left w:val="nil"/>
          <w:bottom w:val="nil"/>
          <w:right w:val="nil"/>
          <w:between w:val="nil"/>
        </w:pBdr>
      </w:pPr>
      <w:r w:rsidRPr="008F31C4">
        <w:rPr>
          <w:b/>
        </w:rPr>
        <w:t xml:space="preserve">ACKNOWLEDGMENTS: </w:t>
      </w:r>
    </w:p>
    <w:p w14:paraId="6D064C88" w14:textId="2BC115BC" w:rsidR="006E4797" w:rsidRPr="008F31C4" w:rsidRDefault="00793A4E" w:rsidP="008F31C4">
      <w:r w:rsidRPr="008F31C4">
        <w:t xml:space="preserve">We thank the </w:t>
      </w:r>
      <w:r w:rsidR="00903BF9" w:rsidRPr="008F31C4">
        <w:t xml:space="preserve">Office of Research Computing at Brigham Young University for their expertise and support while accessing the campus high-performance </w:t>
      </w:r>
      <w:r w:rsidR="00277BB7" w:rsidRPr="008F31C4">
        <w:t>computer</w:t>
      </w:r>
      <w:r w:rsidR="00903BF9" w:rsidRPr="008F31C4">
        <w:t xml:space="preserve"> environment.</w:t>
      </w:r>
    </w:p>
    <w:p w14:paraId="25B2FBBD" w14:textId="77777777" w:rsidR="006E4797" w:rsidRPr="008F31C4" w:rsidRDefault="006E4797" w:rsidP="008F31C4">
      <w:pPr>
        <w:rPr>
          <w:b/>
        </w:rPr>
      </w:pPr>
    </w:p>
    <w:p w14:paraId="5E703EBA" w14:textId="390EB300" w:rsidR="006E4797" w:rsidRPr="008F31C4" w:rsidRDefault="00551D82" w:rsidP="008F31C4">
      <w:pPr>
        <w:pBdr>
          <w:top w:val="nil"/>
          <w:left w:val="nil"/>
          <w:bottom w:val="nil"/>
          <w:right w:val="nil"/>
          <w:between w:val="nil"/>
        </w:pBdr>
      </w:pPr>
      <w:r w:rsidRPr="008F31C4">
        <w:rPr>
          <w:b/>
        </w:rPr>
        <w:t xml:space="preserve">DISCLOSURES: </w:t>
      </w:r>
    </w:p>
    <w:p w14:paraId="132340D6" w14:textId="3083F17E" w:rsidR="006E4797" w:rsidRPr="008F31C4" w:rsidRDefault="00423B1A" w:rsidP="008F31C4">
      <w:r w:rsidRPr="008F31C4">
        <w:t xml:space="preserve">BEP </w:t>
      </w:r>
      <w:r w:rsidR="007404BB" w:rsidRPr="008F31C4">
        <w:t>has</w:t>
      </w:r>
      <w:r w:rsidRPr="008F31C4">
        <w:t xml:space="preserve"> equity in Pythia Biosciences.</w:t>
      </w:r>
      <w:r w:rsidR="007404BB" w:rsidRPr="008F31C4">
        <w:t xml:space="preserve"> No external funding was acquired for the current work.</w:t>
      </w:r>
    </w:p>
    <w:p w14:paraId="4A7B0E5C" w14:textId="77777777" w:rsidR="006E4797" w:rsidRPr="008F31C4" w:rsidRDefault="006E4797" w:rsidP="008F31C4"/>
    <w:p w14:paraId="7E3BFA8C" w14:textId="29F29ECD" w:rsidR="00806C8A" w:rsidRPr="008F31C4" w:rsidRDefault="00551D82" w:rsidP="008F31C4">
      <w:r w:rsidRPr="008F31C4">
        <w:rPr>
          <w:b/>
        </w:rPr>
        <w:t>REFERENCES:</w:t>
      </w:r>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p w14:paraId="649E4968" w14:textId="5AC8EBE4" w:rsidR="00616399" w:rsidRPr="008F31C4" w:rsidRDefault="00806C8A" w:rsidP="008F31C4">
      <w:pPr>
        <w:pStyle w:val="EndNoteBibliography"/>
      </w:pPr>
      <w:r w:rsidRPr="008F31C4">
        <w:fldChar w:fldCharType="begin"/>
      </w:r>
      <w:r w:rsidRPr="008F31C4">
        <w:instrText xml:space="preserve"> ADDIN EN.REFLIST </w:instrText>
      </w:r>
      <w:r w:rsidRPr="008F31C4">
        <w:fldChar w:fldCharType="separate"/>
      </w:r>
      <w:bookmarkStart w:id="12" w:name="_ENREF_1"/>
      <w:r w:rsidR="00616399" w:rsidRPr="008F31C4">
        <w:t>1</w:t>
      </w:r>
      <w:r w:rsidR="00616399" w:rsidRPr="008F31C4">
        <w:tab/>
        <w:t xml:space="preserve">Dobin, A. et al. Star: Ultrafast universal </w:t>
      </w:r>
      <w:r w:rsidR="00F872E0">
        <w:t>RNA-seq</w:t>
      </w:r>
      <w:r w:rsidR="00616399" w:rsidRPr="008F31C4">
        <w:t xml:space="preserve"> aligner. </w:t>
      </w:r>
      <w:r w:rsidR="00616399" w:rsidRPr="008F31C4">
        <w:rPr>
          <w:i/>
        </w:rPr>
        <w:t>Bioinformatics.</w:t>
      </w:r>
      <w:r w:rsidR="00616399" w:rsidRPr="008F31C4">
        <w:t xml:space="preserve"> </w:t>
      </w:r>
      <w:r w:rsidR="00616399" w:rsidRPr="008F31C4">
        <w:rPr>
          <w:b/>
        </w:rPr>
        <w:t>29</w:t>
      </w:r>
      <w:r w:rsidR="00616399" w:rsidRPr="008F31C4">
        <w:t xml:space="preserve"> (1), 15-21 (2013).</w:t>
      </w:r>
      <w:bookmarkEnd w:id="12"/>
    </w:p>
    <w:p w14:paraId="5457009B" w14:textId="77777777" w:rsidR="00616399" w:rsidRPr="008F31C4" w:rsidRDefault="00616399" w:rsidP="008F31C4">
      <w:pPr>
        <w:pStyle w:val="EndNoteBibliography"/>
      </w:pPr>
      <w:bookmarkStart w:id="13" w:name="_ENREF_2"/>
      <w:r w:rsidRPr="008F31C4">
        <w:t>2</w:t>
      </w:r>
      <w:r w:rsidRPr="008F31C4">
        <w:tab/>
        <w:t xml:space="preserve">Kim, D., Paggi, J. M., Park, C., Bennett, C., Salzberg, S. L. Graph-based genome alignment and genotyping with hisat2 and hisat-genotype. </w:t>
      </w:r>
      <w:r w:rsidRPr="008F31C4">
        <w:rPr>
          <w:i/>
        </w:rPr>
        <w:t>Nat Biotechnol.</w:t>
      </w:r>
      <w:r w:rsidRPr="008F31C4">
        <w:t xml:space="preserve"> </w:t>
      </w:r>
      <w:r w:rsidRPr="008F31C4">
        <w:rPr>
          <w:b/>
        </w:rPr>
        <w:t>37</w:t>
      </w:r>
      <w:r w:rsidRPr="008F31C4">
        <w:t xml:space="preserve"> (8), 907-915 (2019).</w:t>
      </w:r>
      <w:bookmarkEnd w:id="13"/>
    </w:p>
    <w:p w14:paraId="456C27DD" w14:textId="77777777" w:rsidR="00616399" w:rsidRPr="008F31C4" w:rsidRDefault="00616399" w:rsidP="008F31C4">
      <w:pPr>
        <w:pStyle w:val="EndNoteBibliography"/>
      </w:pPr>
      <w:bookmarkStart w:id="14" w:name="_ENREF_3"/>
      <w:r w:rsidRPr="008F31C4">
        <w:t>3</w:t>
      </w:r>
      <w:r w:rsidRPr="008F31C4">
        <w:tab/>
        <w:t xml:space="preserve">Patro, R., Duggal, G., Love, M. I., Irizarry, R. A., Kingsford, C. Salmon provides fast and bias-aware quantification of transcript expression. </w:t>
      </w:r>
      <w:r w:rsidRPr="008F31C4">
        <w:rPr>
          <w:i/>
        </w:rPr>
        <w:t>Nat Methods.</w:t>
      </w:r>
      <w:r w:rsidRPr="008F31C4">
        <w:t xml:space="preserve"> </w:t>
      </w:r>
      <w:r w:rsidRPr="008F31C4">
        <w:rPr>
          <w:b/>
        </w:rPr>
        <w:t>14</w:t>
      </w:r>
      <w:r w:rsidRPr="008F31C4">
        <w:t xml:space="preserve"> (4), 417-419 (2017).</w:t>
      </w:r>
      <w:bookmarkEnd w:id="14"/>
    </w:p>
    <w:p w14:paraId="594C859D" w14:textId="377568F1" w:rsidR="00616399" w:rsidRPr="008F31C4" w:rsidRDefault="00616399" w:rsidP="008F31C4">
      <w:pPr>
        <w:pStyle w:val="EndNoteBibliography"/>
      </w:pPr>
      <w:bookmarkStart w:id="15" w:name="_ENREF_4"/>
      <w:r w:rsidRPr="008F31C4">
        <w:t>4</w:t>
      </w:r>
      <w:r w:rsidRPr="008F31C4">
        <w:tab/>
        <w:t xml:space="preserve">Love, M. I., Huber, W., Anders, S. Moderated estimation of fold change and dispersion for </w:t>
      </w:r>
      <w:r w:rsidR="00B21830">
        <w:t>RNA-seq data with DESeq2</w:t>
      </w:r>
      <w:r w:rsidRPr="008F31C4">
        <w:t xml:space="preserve">. </w:t>
      </w:r>
      <w:r w:rsidRPr="008F31C4">
        <w:rPr>
          <w:i/>
        </w:rPr>
        <w:t>Genome Biol.</w:t>
      </w:r>
      <w:r w:rsidRPr="008F31C4">
        <w:t xml:space="preserve"> </w:t>
      </w:r>
      <w:r w:rsidRPr="008F31C4">
        <w:rPr>
          <w:b/>
        </w:rPr>
        <w:t>15</w:t>
      </w:r>
      <w:r w:rsidRPr="008F31C4">
        <w:t xml:space="preserve"> (12), 550 (2014).</w:t>
      </w:r>
      <w:bookmarkEnd w:id="15"/>
    </w:p>
    <w:p w14:paraId="70A587C0" w14:textId="2916CC0E" w:rsidR="00616399" w:rsidRPr="008F31C4" w:rsidRDefault="00616399" w:rsidP="008F31C4">
      <w:pPr>
        <w:pStyle w:val="EndNoteBibliography"/>
      </w:pPr>
      <w:bookmarkStart w:id="16" w:name="_ENREF_5"/>
      <w:r w:rsidRPr="008F31C4">
        <w:t>5</w:t>
      </w:r>
      <w:r w:rsidRPr="008F31C4">
        <w:tab/>
        <w:t xml:space="preserve">Ritchie, M. E. et al. Limma powers differential expression analyses for </w:t>
      </w:r>
      <w:r w:rsidR="00F872E0">
        <w:t>RNA-sequencing</w:t>
      </w:r>
      <w:r w:rsidRPr="008F31C4">
        <w:t xml:space="preserve"> and microarray studies. </w:t>
      </w:r>
      <w:r w:rsidRPr="008F31C4">
        <w:rPr>
          <w:i/>
        </w:rPr>
        <w:t>Nucleic Acids Res.</w:t>
      </w:r>
      <w:r w:rsidRPr="008F31C4">
        <w:t xml:space="preserve"> </w:t>
      </w:r>
      <w:r w:rsidRPr="008F31C4">
        <w:rPr>
          <w:b/>
        </w:rPr>
        <w:t>43</w:t>
      </w:r>
      <w:r w:rsidRPr="008F31C4">
        <w:t xml:space="preserve"> (7), e47 (2015).</w:t>
      </w:r>
      <w:bookmarkEnd w:id="16"/>
    </w:p>
    <w:p w14:paraId="0BF055CF" w14:textId="71735861" w:rsidR="00616399" w:rsidRPr="008F31C4" w:rsidRDefault="00616399" w:rsidP="008F31C4">
      <w:pPr>
        <w:pStyle w:val="EndNoteBibliography"/>
      </w:pPr>
      <w:bookmarkStart w:id="17" w:name="_ENREF_6"/>
      <w:r w:rsidRPr="008F31C4">
        <w:t>6</w:t>
      </w:r>
      <w:r w:rsidRPr="008F31C4">
        <w:tab/>
        <w:t xml:space="preserve">Robinson, M. D., </w:t>
      </w:r>
      <w:r w:rsidR="00B21830">
        <w:t>McCarthy</w:t>
      </w:r>
      <w:r w:rsidRPr="008F31C4">
        <w:t xml:space="preserve">, D. J., Smyth, G. K. Edger: A bioconductor package for differential expression analysis of digital gene expression data. </w:t>
      </w:r>
      <w:r w:rsidRPr="008F31C4">
        <w:rPr>
          <w:i/>
        </w:rPr>
        <w:t>Bioinformatics.</w:t>
      </w:r>
      <w:r w:rsidRPr="008F31C4">
        <w:t xml:space="preserve"> </w:t>
      </w:r>
      <w:r w:rsidRPr="008F31C4">
        <w:rPr>
          <w:b/>
        </w:rPr>
        <w:t>26</w:t>
      </w:r>
      <w:r w:rsidRPr="008F31C4">
        <w:t xml:space="preserve"> (1), 139-140 (2010).</w:t>
      </w:r>
      <w:bookmarkEnd w:id="17"/>
    </w:p>
    <w:p w14:paraId="1BFF5AF1" w14:textId="75EC9BC1" w:rsidR="00616399" w:rsidRPr="008F31C4" w:rsidRDefault="00616399" w:rsidP="008F31C4">
      <w:pPr>
        <w:pStyle w:val="EndNoteBibliography"/>
      </w:pPr>
      <w:bookmarkStart w:id="18" w:name="_ENREF_7"/>
      <w:r w:rsidRPr="008F31C4">
        <w:t>7</w:t>
      </w:r>
      <w:r w:rsidRPr="008F31C4">
        <w:tab/>
        <w:t xml:space="preserve">Orjuela, S., Huang, R., Hembach, K. M., Robinson, M. D., Soneson, C. Armor: An automated reproducible modular workflow for preprocessing and differential analysis of </w:t>
      </w:r>
      <w:r w:rsidR="00B21830">
        <w:t>RNA-seq</w:t>
      </w:r>
      <w:r w:rsidRPr="008F31C4">
        <w:t xml:space="preserve"> data. </w:t>
      </w:r>
      <w:r w:rsidRPr="008F31C4">
        <w:rPr>
          <w:i/>
        </w:rPr>
        <w:t>G3 (Bethesda).</w:t>
      </w:r>
      <w:r w:rsidRPr="008F31C4">
        <w:t xml:space="preserve"> </w:t>
      </w:r>
      <w:r w:rsidRPr="008F31C4">
        <w:rPr>
          <w:b/>
        </w:rPr>
        <w:t>9</w:t>
      </w:r>
      <w:r w:rsidRPr="008F31C4">
        <w:t xml:space="preserve"> (7), 2089-2096 (2019).</w:t>
      </w:r>
      <w:bookmarkEnd w:id="18"/>
    </w:p>
    <w:p w14:paraId="0CCE6080" w14:textId="6E1DA179" w:rsidR="00616399" w:rsidRPr="008F31C4" w:rsidRDefault="00616399" w:rsidP="008F31C4">
      <w:pPr>
        <w:pStyle w:val="EndNoteBibliography"/>
      </w:pPr>
      <w:bookmarkStart w:id="19" w:name="_ENREF_8"/>
      <w:r w:rsidRPr="008F31C4">
        <w:t>8</w:t>
      </w:r>
      <w:r w:rsidRPr="008F31C4">
        <w:tab/>
        <w:t>Zhang, X.</w:t>
      </w:r>
      <w:r w:rsidR="00F872E0">
        <w:t>,</w:t>
      </w:r>
      <w:r w:rsidRPr="008F31C4">
        <w:t xml:space="preserve"> Jonassen, I. Rasflow: An </w:t>
      </w:r>
      <w:r w:rsidR="00B21830">
        <w:t>RNA-seq analysis workflow with Snakemake</w:t>
      </w:r>
      <w:r w:rsidRPr="008F31C4">
        <w:t xml:space="preserve">. </w:t>
      </w:r>
      <w:r w:rsidRPr="008F31C4">
        <w:rPr>
          <w:i/>
        </w:rPr>
        <w:t>BMC Bioinformatics.</w:t>
      </w:r>
      <w:r w:rsidRPr="008F31C4">
        <w:t xml:space="preserve"> </w:t>
      </w:r>
      <w:r w:rsidRPr="008F31C4">
        <w:rPr>
          <w:b/>
        </w:rPr>
        <w:t>21</w:t>
      </w:r>
      <w:r w:rsidRPr="008F31C4">
        <w:t xml:space="preserve"> (1), 110 (2020).</w:t>
      </w:r>
      <w:bookmarkEnd w:id="19"/>
    </w:p>
    <w:p w14:paraId="3E63AAFB" w14:textId="3AF4EC33" w:rsidR="00616399" w:rsidRPr="008F31C4" w:rsidRDefault="00616399" w:rsidP="008F31C4">
      <w:pPr>
        <w:pStyle w:val="EndNoteBibliography"/>
      </w:pPr>
      <w:bookmarkStart w:id="20" w:name="_ENREF_9"/>
      <w:r w:rsidRPr="008F31C4">
        <w:t>9</w:t>
      </w:r>
      <w:r w:rsidRPr="008F31C4">
        <w:tab/>
        <w:t>Bhardwaj, V. et al. Snakepipes: Facilitating flexible, scalable</w:t>
      </w:r>
      <w:r w:rsidR="00B21830">
        <w:t>,</w:t>
      </w:r>
      <w:r w:rsidRPr="008F31C4">
        <w:t xml:space="preserve"> and integrative epigenomic analysis. </w:t>
      </w:r>
      <w:r w:rsidRPr="008F31C4">
        <w:rPr>
          <w:i/>
        </w:rPr>
        <w:t>Bioinformatics.</w:t>
      </w:r>
      <w:r w:rsidRPr="008F31C4">
        <w:t xml:space="preserve"> </w:t>
      </w:r>
      <w:r w:rsidRPr="008F31C4">
        <w:rPr>
          <w:b/>
        </w:rPr>
        <w:t>35</w:t>
      </w:r>
      <w:r w:rsidRPr="008F31C4">
        <w:t xml:space="preserve"> (22), 4757-4759 (2019).</w:t>
      </w:r>
      <w:bookmarkEnd w:id="20"/>
    </w:p>
    <w:p w14:paraId="3DE2B872" w14:textId="09542928" w:rsidR="00616399" w:rsidRPr="008F31C4" w:rsidRDefault="00616399" w:rsidP="008F31C4">
      <w:pPr>
        <w:pStyle w:val="EndNoteBibliography"/>
      </w:pPr>
      <w:bookmarkStart w:id="21" w:name="_ENREF_10"/>
      <w:r w:rsidRPr="008F31C4">
        <w:t>10</w:t>
      </w:r>
      <w:r w:rsidRPr="008F31C4">
        <w:tab/>
        <w:t>Chen, Y.</w:t>
      </w:r>
      <w:r w:rsidR="00F872E0">
        <w:t>,</w:t>
      </w:r>
      <w:r w:rsidRPr="008F31C4">
        <w:t xml:space="preserve"> Xu, R. Drug repurposing for glioblastoma based on molecular subtypes. </w:t>
      </w:r>
      <w:r w:rsidRPr="008F31C4">
        <w:rPr>
          <w:i/>
        </w:rPr>
        <w:t>J Biomed Inform.</w:t>
      </w:r>
      <w:r w:rsidRPr="008F31C4">
        <w:t xml:space="preserve"> </w:t>
      </w:r>
      <w:r w:rsidRPr="008F31C4">
        <w:rPr>
          <w:b/>
        </w:rPr>
        <w:t>64</w:t>
      </w:r>
      <w:r w:rsidR="00F872E0">
        <w:rPr>
          <w:b/>
        </w:rPr>
        <w:t>,</w:t>
      </w:r>
      <w:r w:rsidRPr="008F31C4">
        <w:t xml:space="preserve"> 131-138 (2016).</w:t>
      </w:r>
      <w:bookmarkEnd w:id="21"/>
    </w:p>
    <w:p w14:paraId="2498F953" w14:textId="1068212B" w:rsidR="00616399" w:rsidRPr="008F31C4" w:rsidRDefault="00616399" w:rsidP="008F31C4">
      <w:pPr>
        <w:pStyle w:val="EndNoteBibliography"/>
      </w:pPr>
      <w:bookmarkStart w:id="22" w:name="_ENREF_11"/>
      <w:r w:rsidRPr="008F31C4">
        <w:t>11</w:t>
      </w:r>
      <w:r w:rsidRPr="008F31C4">
        <w:tab/>
        <w:t xml:space="preserve">Xu, Y., Kong, J., Hu, P. Computational drug repurposing for </w:t>
      </w:r>
      <w:r w:rsidR="00B21830" w:rsidRPr="008F31C4">
        <w:t>Alzheimer’s</w:t>
      </w:r>
      <w:r w:rsidRPr="008F31C4">
        <w:t xml:space="preserve"> disease using risk genes from </w:t>
      </w:r>
      <w:r w:rsidR="00F36AE0" w:rsidRPr="008F31C4">
        <w:t>GWAS</w:t>
      </w:r>
      <w:r w:rsidRPr="008F31C4">
        <w:t xml:space="preserve"> and single-cell </w:t>
      </w:r>
      <w:r w:rsidR="00F36AE0" w:rsidRPr="008F31C4">
        <w:t>RNA</w:t>
      </w:r>
      <w:r w:rsidRPr="008F31C4">
        <w:t xml:space="preserve"> sequencing studies. </w:t>
      </w:r>
      <w:r w:rsidRPr="008F31C4">
        <w:rPr>
          <w:i/>
        </w:rPr>
        <w:t>Front Pharmacol.</w:t>
      </w:r>
      <w:r w:rsidRPr="008F31C4">
        <w:t xml:space="preserve"> </w:t>
      </w:r>
      <w:r w:rsidRPr="008F31C4">
        <w:rPr>
          <w:b/>
        </w:rPr>
        <w:t>12</w:t>
      </w:r>
      <w:r w:rsidR="00F872E0">
        <w:rPr>
          <w:b/>
        </w:rPr>
        <w:t>,</w:t>
      </w:r>
      <w:r w:rsidRPr="008F31C4">
        <w:t xml:space="preserve"> 617537 (2021).</w:t>
      </w:r>
      <w:bookmarkEnd w:id="22"/>
    </w:p>
    <w:p w14:paraId="12E23935" w14:textId="5D3E9091" w:rsidR="00616399" w:rsidRPr="008F31C4" w:rsidRDefault="00616399" w:rsidP="008F31C4">
      <w:pPr>
        <w:pStyle w:val="EndNoteBibliography"/>
      </w:pPr>
      <w:bookmarkStart w:id="23" w:name="_ENREF_12"/>
      <w:r w:rsidRPr="008F31C4">
        <w:t>12</w:t>
      </w:r>
      <w:r w:rsidRPr="008F31C4">
        <w:tab/>
        <w:t xml:space="preserve">Subramanian, A. et al. A </w:t>
      </w:r>
      <w:r w:rsidR="00F36AE0">
        <w:t>next-generation</w:t>
      </w:r>
      <w:r w:rsidRPr="008F31C4">
        <w:t xml:space="preserve"> connectivity map: L1000 platform and the first 1,000,000 profiles. </w:t>
      </w:r>
      <w:r w:rsidRPr="008F31C4">
        <w:rPr>
          <w:i/>
        </w:rPr>
        <w:t>Cell.</w:t>
      </w:r>
      <w:r w:rsidRPr="008F31C4">
        <w:t xml:space="preserve"> </w:t>
      </w:r>
      <w:r w:rsidRPr="008F31C4">
        <w:rPr>
          <w:b/>
        </w:rPr>
        <w:t>171</w:t>
      </w:r>
      <w:r w:rsidRPr="008F31C4">
        <w:t xml:space="preserve"> (6), 1437-1452 e1417 (2017).</w:t>
      </w:r>
      <w:bookmarkEnd w:id="23"/>
    </w:p>
    <w:p w14:paraId="29DD7732" w14:textId="77777777" w:rsidR="00616399" w:rsidRPr="008F31C4" w:rsidRDefault="00616399" w:rsidP="008F31C4">
      <w:pPr>
        <w:pStyle w:val="EndNoteBibliography"/>
      </w:pPr>
      <w:bookmarkStart w:id="24" w:name="_ENREF_13"/>
      <w:r w:rsidRPr="008F31C4">
        <w:t>13</w:t>
      </w:r>
      <w:r w:rsidRPr="008F31C4">
        <w:tab/>
        <w:t xml:space="preserve">Wang, Z., Lachmann, A., Keenan, A. B., Ma'ayan, A. L1000fwd: Fireworks visualization of drug-induced transcriptomic signatures. </w:t>
      </w:r>
      <w:r w:rsidRPr="008F31C4">
        <w:rPr>
          <w:i/>
        </w:rPr>
        <w:t>Bioinformatics.</w:t>
      </w:r>
      <w:r w:rsidRPr="008F31C4">
        <w:t xml:space="preserve"> </w:t>
      </w:r>
      <w:r w:rsidRPr="008F31C4">
        <w:rPr>
          <w:b/>
        </w:rPr>
        <w:t>34</w:t>
      </w:r>
      <w:r w:rsidRPr="008F31C4">
        <w:t xml:space="preserve"> (12), 2150-2152 (2018).</w:t>
      </w:r>
      <w:bookmarkEnd w:id="24"/>
    </w:p>
    <w:p w14:paraId="1BEB8551" w14:textId="77777777" w:rsidR="00616399" w:rsidRPr="008F31C4" w:rsidRDefault="00616399" w:rsidP="008F31C4">
      <w:pPr>
        <w:pStyle w:val="EndNoteBibliography"/>
      </w:pPr>
      <w:bookmarkStart w:id="25" w:name="_ENREF_14"/>
      <w:r w:rsidRPr="008F31C4">
        <w:t>14</w:t>
      </w:r>
      <w:r w:rsidRPr="008F31C4">
        <w:tab/>
        <w:t xml:space="preserve">Chan, J., Wang, X., Turner, J. A., Baldwin, N. E., Gu, J. Breaking the paradigm: Dr insight empowers signature-free, enhanced drug repurposing. </w:t>
      </w:r>
      <w:r w:rsidRPr="008F31C4">
        <w:rPr>
          <w:i/>
        </w:rPr>
        <w:t>Bioinformatics.</w:t>
      </w:r>
      <w:r w:rsidRPr="008F31C4">
        <w:t xml:space="preserve"> </w:t>
      </w:r>
      <w:r w:rsidRPr="008F31C4">
        <w:rPr>
          <w:b/>
        </w:rPr>
        <w:t>35</w:t>
      </w:r>
      <w:r w:rsidRPr="008F31C4">
        <w:t xml:space="preserve"> (16), 2818-2826 (2019).</w:t>
      </w:r>
      <w:bookmarkEnd w:id="25"/>
    </w:p>
    <w:p w14:paraId="216AB44B" w14:textId="0C69DEB7" w:rsidR="00616399" w:rsidRPr="008F31C4" w:rsidRDefault="00616399" w:rsidP="008F31C4">
      <w:pPr>
        <w:pStyle w:val="EndNoteBibliography"/>
      </w:pPr>
      <w:bookmarkStart w:id="26" w:name="_ENREF_15"/>
      <w:r w:rsidRPr="008F31C4">
        <w:t>15</w:t>
      </w:r>
      <w:r w:rsidRPr="008F31C4">
        <w:tab/>
        <w:t xml:space="preserve">Keenan, A. B. et al. The library of integrated network-based cellular signatures </w:t>
      </w:r>
      <w:r w:rsidR="00F872E0" w:rsidRPr="008F31C4">
        <w:t>NIH</w:t>
      </w:r>
      <w:r w:rsidRPr="008F31C4">
        <w:t xml:space="preserve"> program: System-level cataloging of human cells response to perturbations. </w:t>
      </w:r>
      <w:r w:rsidRPr="008F31C4">
        <w:rPr>
          <w:i/>
        </w:rPr>
        <w:t>Cell Syst.</w:t>
      </w:r>
      <w:r w:rsidRPr="008F31C4">
        <w:t xml:space="preserve"> </w:t>
      </w:r>
      <w:r w:rsidRPr="008F31C4">
        <w:rPr>
          <w:b/>
        </w:rPr>
        <w:t>6</w:t>
      </w:r>
      <w:r w:rsidRPr="008F31C4">
        <w:t xml:space="preserve"> (1), 13-24 (2018).</w:t>
      </w:r>
      <w:bookmarkEnd w:id="26"/>
    </w:p>
    <w:p w14:paraId="48D39A40" w14:textId="7694585D" w:rsidR="00616399" w:rsidRPr="008F31C4" w:rsidRDefault="00616399" w:rsidP="008F31C4">
      <w:pPr>
        <w:pStyle w:val="EndNoteBibliography"/>
      </w:pPr>
      <w:bookmarkStart w:id="27" w:name="_ENREF_16"/>
      <w:r w:rsidRPr="008F31C4">
        <w:t>16</w:t>
      </w:r>
      <w:r w:rsidRPr="008F31C4">
        <w:tab/>
        <w:t xml:space="preserve">Jackson, M. et al. Transcriptomic insights into gas6-induced placental dysfunction: Gene targets for preeclampsia therapy. </w:t>
      </w:r>
      <w:r w:rsidRPr="008F31C4">
        <w:rPr>
          <w:i/>
        </w:rPr>
        <w:t>Cells.</w:t>
      </w:r>
      <w:r w:rsidRPr="008F31C4">
        <w:t xml:space="preserve"> </w:t>
      </w:r>
      <w:r w:rsidRPr="008F31C4">
        <w:rPr>
          <w:b/>
        </w:rPr>
        <w:t>14</w:t>
      </w:r>
      <w:r w:rsidRPr="008F31C4">
        <w:t xml:space="preserve"> (4),</w:t>
      </w:r>
      <w:r w:rsidR="00F91632" w:rsidRPr="008F31C4">
        <w:t xml:space="preserve"> </w:t>
      </w:r>
      <w:r w:rsidR="00F872E0">
        <w:t xml:space="preserve">278 </w:t>
      </w:r>
      <w:r w:rsidRPr="008F31C4">
        <w:t>(2025).</w:t>
      </w:r>
      <w:bookmarkEnd w:id="27"/>
    </w:p>
    <w:p w14:paraId="12BF4772" w14:textId="68AF0AF4" w:rsidR="00616399" w:rsidRPr="008F31C4" w:rsidRDefault="00616399" w:rsidP="008F31C4">
      <w:pPr>
        <w:pStyle w:val="EndNoteBibliography"/>
      </w:pPr>
      <w:bookmarkStart w:id="28" w:name="_ENREF_17"/>
      <w:r w:rsidRPr="008F31C4">
        <w:t>17</w:t>
      </w:r>
      <w:r w:rsidRPr="008F31C4">
        <w:tab/>
        <w:t xml:space="preserve">Rapier-Sharman, N. et al. Secondary transcriptomic analysis of triple-negative breast cancer reveals reliable universal and subtype-specific mechanistic markers. </w:t>
      </w:r>
      <w:r w:rsidRPr="008F31C4">
        <w:rPr>
          <w:i/>
        </w:rPr>
        <w:t>Cancers (Basel).</w:t>
      </w:r>
      <w:r w:rsidRPr="008F31C4">
        <w:t xml:space="preserve"> </w:t>
      </w:r>
      <w:r w:rsidRPr="008F31C4">
        <w:rPr>
          <w:b/>
        </w:rPr>
        <w:t>16</w:t>
      </w:r>
      <w:r w:rsidRPr="008F31C4">
        <w:t xml:space="preserve"> (19),</w:t>
      </w:r>
      <w:r w:rsidR="00F91632" w:rsidRPr="008F31C4">
        <w:t xml:space="preserve"> </w:t>
      </w:r>
      <w:r w:rsidR="00E52E5E">
        <w:t xml:space="preserve">3379 </w:t>
      </w:r>
      <w:r w:rsidRPr="008F31C4">
        <w:t>(2024).</w:t>
      </w:r>
      <w:bookmarkEnd w:id="28"/>
    </w:p>
    <w:p w14:paraId="1C33B20E" w14:textId="43E79F47" w:rsidR="00616399" w:rsidRPr="008F31C4" w:rsidRDefault="00616399" w:rsidP="008F31C4">
      <w:pPr>
        <w:pStyle w:val="EndNoteBibliography"/>
      </w:pPr>
      <w:bookmarkStart w:id="29" w:name="_ENREF_18"/>
      <w:r w:rsidRPr="008F31C4">
        <w:lastRenderedPageBreak/>
        <w:t>18</w:t>
      </w:r>
      <w:r w:rsidRPr="008F31C4">
        <w:tab/>
        <w:t xml:space="preserve">Sutherland, L., Lang, J., Gonzalez-Juarbe, N., Pickett, B. E. Secondary analysis of human bulk </w:t>
      </w:r>
      <w:r w:rsidR="001E6458">
        <w:t>RNA-seq dataset suggests potential mechanisms for letrozole resistance in estrogen-positive (ER+</w:t>
      </w:r>
      <w:r w:rsidRPr="008F31C4">
        <w:t xml:space="preserve">) breast cancer. </w:t>
      </w:r>
      <w:r w:rsidRPr="008F31C4">
        <w:rPr>
          <w:i/>
        </w:rPr>
        <w:t>Curr Issues Mol Biol.</w:t>
      </w:r>
      <w:r w:rsidRPr="008F31C4">
        <w:t xml:space="preserve"> </w:t>
      </w:r>
      <w:r w:rsidRPr="008F31C4">
        <w:rPr>
          <w:b/>
        </w:rPr>
        <w:t>46</w:t>
      </w:r>
      <w:r w:rsidRPr="008F31C4">
        <w:t xml:space="preserve"> (7), 7114-7133 (2024).</w:t>
      </w:r>
      <w:bookmarkEnd w:id="29"/>
    </w:p>
    <w:p w14:paraId="75508EAC" w14:textId="3569D633" w:rsidR="00616399" w:rsidRPr="008F31C4" w:rsidRDefault="00616399" w:rsidP="008F31C4">
      <w:pPr>
        <w:pStyle w:val="EndNoteBibliography"/>
      </w:pPr>
      <w:bookmarkStart w:id="30" w:name="_ENREF_19"/>
      <w:r w:rsidRPr="008F31C4">
        <w:t>19</w:t>
      </w:r>
      <w:r w:rsidRPr="008F31C4">
        <w:tab/>
        <w:t xml:space="preserve">Rapier-Sharman, N., Clancy, J., Pickett, B. E. Joint secondary transcriptomic analysis of </w:t>
      </w:r>
      <w:r w:rsidR="001E6458">
        <w:t>non-Hodgkin's B-cell</w:t>
      </w:r>
      <w:r w:rsidRPr="008F31C4">
        <w:t xml:space="preserve"> lymphomas predicts reliance on pathways associated with the extracellular matrix and robust diagnostic biomarkers. </w:t>
      </w:r>
      <w:r w:rsidRPr="008F31C4">
        <w:rPr>
          <w:i/>
        </w:rPr>
        <w:t>J Bioinform Syst Biol.</w:t>
      </w:r>
      <w:r w:rsidRPr="008F31C4">
        <w:t xml:space="preserve"> </w:t>
      </w:r>
      <w:r w:rsidRPr="008F31C4">
        <w:rPr>
          <w:b/>
        </w:rPr>
        <w:t>5</w:t>
      </w:r>
      <w:r w:rsidRPr="008F31C4">
        <w:t xml:space="preserve"> (4), 119-135 (2022).</w:t>
      </w:r>
      <w:bookmarkEnd w:id="30"/>
    </w:p>
    <w:p w14:paraId="3EFD438D" w14:textId="5D6E2416" w:rsidR="00616399" w:rsidRPr="008F31C4" w:rsidRDefault="00616399" w:rsidP="008F31C4">
      <w:pPr>
        <w:pStyle w:val="EndNoteBibliography"/>
      </w:pPr>
      <w:bookmarkStart w:id="31" w:name="_ENREF_20"/>
      <w:r w:rsidRPr="008F31C4">
        <w:t>20</w:t>
      </w:r>
      <w:r w:rsidRPr="008F31C4">
        <w:tab/>
        <w:t xml:space="preserve">Moreno, C., Bybee, E., Tellez Freitas, C. M., Pickett, B. E., Weber, K. S. Meta-analysis of two human </w:t>
      </w:r>
      <w:r w:rsidR="001E6458">
        <w:t>RNA-seq</w:t>
      </w:r>
      <w:r w:rsidRPr="008F31C4">
        <w:t xml:space="preserve"> datasets to determine periodontitis diagnostic biomarkers and drug target candidates. </w:t>
      </w:r>
      <w:r w:rsidRPr="008F31C4">
        <w:rPr>
          <w:i/>
        </w:rPr>
        <w:t>Int J Mol Sci.</w:t>
      </w:r>
      <w:r w:rsidRPr="008F31C4">
        <w:t xml:space="preserve"> </w:t>
      </w:r>
      <w:r w:rsidRPr="008F31C4">
        <w:rPr>
          <w:b/>
        </w:rPr>
        <w:t>23</w:t>
      </w:r>
      <w:r w:rsidRPr="008F31C4">
        <w:t xml:space="preserve"> (10),</w:t>
      </w:r>
      <w:r w:rsidR="00F91632" w:rsidRPr="008F31C4">
        <w:t xml:space="preserve"> </w:t>
      </w:r>
      <w:r w:rsidRPr="008F31C4">
        <w:t>(2022).</w:t>
      </w:r>
      <w:bookmarkEnd w:id="31"/>
    </w:p>
    <w:p w14:paraId="6E953A80" w14:textId="77777777" w:rsidR="00616399" w:rsidRPr="008F31C4" w:rsidRDefault="00616399" w:rsidP="008F31C4">
      <w:pPr>
        <w:pStyle w:val="EndNoteBibliography"/>
      </w:pPr>
      <w:bookmarkStart w:id="32" w:name="_ENREF_21"/>
      <w:r w:rsidRPr="008F31C4">
        <w:t>21</w:t>
      </w:r>
      <w:r w:rsidRPr="008F31C4">
        <w:tab/>
        <w:t xml:space="preserve">Gray, M. et al. Chikungunya virus time course infection of human macrophages reveals intracellular signaling pathways relevant to repurposed therapeutics. </w:t>
      </w:r>
      <w:r w:rsidRPr="008F31C4">
        <w:rPr>
          <w:i/>
        </w:rPr>
        <w:t>PeerJ.</w:t>
      </w:r>
      <w:r w:rsidRPr="008F31C4">
        <w:t xml:space="preserve"> </w:t>
      </w:r>
      <w:r w:rsidRPr="008F31C4">
        <w:rPr>
          <w:b/>
        </w:rPr>
        <w:t>10</w:t>
      </w:r>
      <w:r w:rsidRPr="008F31C4">
        <w:t xml:space="preserve"> e13090 (2022).</w:t>
      </w:r>
      <w:bookmarkEnd w:id="32"/>
    </w:p>
    <w:p w14:paraId="1AB10BA2" w14:textId="77777777" w:rsidR="00616399" w:rsidRPr="008F31C4" w:rsidRDefault="00616399" w:rsidP="008F31C4">
      <w:pPr>
        <w:pStyle w:val="EndNoteBibliography"/>
      </w:pPr>
      <w:bookmarkStart w:id="33" w:name="_ENREF_22"/>
      <w:r w:rsidRPr="008F31C4">
        <w:t>22</w:t>
      </w:r>
      <w:r w:rsidRPr="008F31C4">
        <w:tab/>
        <w:t xml:space="preserve">Ochoa, D. et al. The next-generation open targets platform: Reimagined, redesigned, rebuilt. </w:t>
      </w:r>
      <w:r w:rsidRPr="008F31C4">
        <w:rPr>
          <w:i/>
        </w:rPr>
        <w:t>Nucleic Acids Res.</w:t>
      </w:r>
      <w:r w:rsidRPr="008F31C4">
        <w:t xml:space="preserve"> </w:t>
      </w:r>
      <w:r w:rsidRPr="008F31C4">
        <w:rPr>
          <w:b/>
        </w:rPr>
        <w:t>51</w:t>
      </w:r>
      <w:r w:rsidRPr="008F31C4">
        <w:t xml:space="preserve"> (D1), D1353-D1359 (2023).</w:t>
      </w:r>
      <w:bookmarkEnd w:id="33"/>
    </w:p>
    <w:p w14:paraId="57DB2E1D" w14:textId="77777777" w:rsidR="00616399" w:rsidRPr="008F31C4" w:rsidRDefault="00616399" w:rsidP="008F31C4">
      <w:pPr>
        <w:pStyle w:val="EndNoteBibliography"/>
      </w:pPr>
      <w:bookmarkStart w:id="34" w:name="_ENREF_23"/>
      <w:r w:rsidRPr="008F31C4">
        <w:t>23</w:t>
      </w:r>
      <w:r w:rsidRPr="008F31C4">
        <w:tab/>
        <w:t xml:space="preserve">Dobbs Spendlove, M. et al. Pathway2targets: An open-source pathway-based approach to repurpose therapeutic drugs and prioritize human targets. </w:t>
      </w:r>
      <w:r w:rsidRPr="008F31C4">
        <w:rPr>
          <w:i/>
        </w:rPr>
        <w:t>PeerJ.</w:t>
      </w:r>
      <w:r w:rsidRPr="008F31C4">
        <w:t xml:space="preserve"> </w:t>
      </w:r>
      <w:r w:rsidRPr="008F31C4">
        <w:rPr>
          <w:b/>
        </w:rPr>
        <w:t>11</w:t>
      </w:r>
      <w:r w:rsidRPr="008F31C4">
        <w:t xml:space="preserve"> e16088 (2023).</w:t>
      </w:r>
      <w:bookmarkEnd w:id="34"/>
    </w:p>
    <w:p w14:paraId="1F69E298" w14:textId="77777777" w:rsidR="00616399" w:rsidRPr="008F31C4" w:rsidRDefault="00616399" w:rsidP="008F31C4">
      <w:pPr>
        <w:pStyle w:val="EndNoteBibliography"/>
      </w:pPr>
      <w:bookmarkStart w:id="35" w:name="_ENREF_24"/>
      <w:r w:rsidRPr="008F31C4">
        <w:t>24</w:t>
      </w:r>
      <w:r w:rsidRPr="008F31C4">
        <w:tab/>
        <w:t xml:space="preserve">Li, Q. L. et al. Genome-wide profiling in colorectal cancer identifies phf19 and tbc1d16 as oncogenic super enhancers. </w:t>
      </w:r>
      <w:r w:rsidRPr="008F31C4">
        <w:rPr>
          <w:i/>
        </w:rPr>
        <w:t>Nat Commun.</w:t>
      </w:r>
      <w:r w:rsidRPr="008F31C4">
        <w:t xml:space="preserve"> </w:t>
      </w:r>
      <w:r w:rsidRPr="008F31C4">
        <w:rPr>
          <w:b/>
        </w:rPr>
        <w:t>12</w:t>
      </w:r>
      <w:r w:rsidRPr="008F31C4">
        <w:t xml:space="preserve"> (1), 6407 (2021).</w:t>
      </w:r>
      <w:bookmarkEnd w:id="35"/>
    </w:p>
    <w:p w14:paraId="53226D4E" w14:textId="77777777" w:rsidR="00616399" w:rsidRPr="008F31C4" w:rsidRDefault="00616399" w:rsidP="008F31C4">
      <w:pPr>
        <w:pStyle w:val="EndNoteBibliography"/>
      </w:pPr>
      <w:bookmarkStart w:id="36" w:name="_ENREF_25"/>
      <w:r w:rsidRPr="008F31C4">
        <w:t>25</w:t>
      </w:r>
      <w:r w:rsidRPr="008F31C4">
        <w:tab/>
        <w:t xml:space="preserve">Clough, E. et al. Ncbi geo: Archive for gene expression and epigenomics data sets: 23-year update. </w:t>
      </w:r>
      <w:r w:rsidRPr="008F31C4">
        <w:rPr>
          <w:i/>
        </w:rPr>
        <w:t>Nucleic Acids Res.</w:t>
      </w:r>
      <w:r w:rsidRPr="008F31C4">
        <w:t xml:space="preserve"> </w:t>
      </w:r>
      <w:r w:rsidRPr="008F31C4">
        <w:rPr>
          <w:b/>
        </w:rPr>
        <w:t>52</w:t>
      </w:r>
      <w:r w:rsidRPr="008F31C4">
        <w:t xml:space="preserve"> (D1), D138-D144 (2024).</w:t>
      </w:r>
      <w:bookmarkEnd w:id="36"/>
    </w:p>
    <w:p w14:paraId="1CFFAFBE" w14:textId="77777777" w:rsidR="00616399" w:rsidRPr="008F31C4" w:rsidRDefault="00616399" w:rsidP="008F31C4">
      <w:pPr>
        <w:pStyle w:val="EndNoteBibliography"/>
      </w:pPr>
      <w:bookmarkStart w:id="37" w:name="_ENREF_26"/>
      <w:r w:rsidRPr="008F31C4">
        <w:t>26</w:t>
      </w:r>
      <w:r w:rsidRPr="008F31C4">
        <w:tab/>
        <w:t xml:space="preserve">Katz, K. et al. The sequence read archive: A decade more of explosive growth. </w:t>
      </w:r>
      <w:r w:rsidRPr="008F31C4">
        <w:rPr>
          <w:i/>
        </w:rPr>
        <w:t>Nucleic Acids Res.</w:t>
      </w:r>
      <w:r w:rsidRPr="008F31C4">
        <w:t xml:space="preserve"> </w:t>
      </w:r>
      <w:r w:rsidRPr="008F31C4">
        <w:rPr>
          <w:b/>
        </w:rPr>
        <w:t>50</w:t>
      </w:r>
      <w:r w:rsidRPr="008F31C4">
        <w:t xml:space="preserve"> (D1), D387-D390 (2022).</w:t>
      </w:r>
      <w:bookmarkEnd w:id="37"/>
    </w:p>
    <w:p w14:paraId="31178FDB" w14:textId="7EC9BBB7" w:rsidR="00616399" w:rsidRPr="008F31C4" w:rsidRDefault="00616399" w:rsidP="008F31C4">
      <w:pPr>
        <w:pStyle w:val="EndNoteBibliography"/>
      </w:pPr>
      <w:bookmarkStart w:id="38" w:name="_ENREF_27"/>
      <w:r w:rsidRPr="008F31C4">
        <w:t>27</w:t>
      </w:r>
      <w:r w:rsidRPr="008F31C4">
        <w:tab/>
        <w:t xml:space="preserve">Galaxy, C. The galaxy platform for accessible, reproducible and collaborative biomedical analyses: 2022 update. </w:t>
      </w:r>
      <w:r w:rsidRPr="008F31C4">
        <w:rPr>
          <w:i/>
        </w:rPr>
        <w:t>Nucl</w:t>
      </w:r>
      <w:r w:rsidR="006C6D55">
        <w:rPr>
          <w:i/>
        </w:rPr>
        <w:t>eic</w:t>
      </w:r>
      <w:r w:rsidRPr="008F31C4">
        <w:rPr>
          <w:i/>
        </w:rPr>
        <w:t xml:space="preserve"> Acids Res.</w:t>
      </w:r>
      <w:r w:rsidRPr="008F31C4">
        <w:t xml:space="preserve"> </w:t>
      </w:r>
      <w:r w:rsidRPr="008F31C4">
        <w:rPr>
          <w:b/>
        </w:rPr>
        <w:t>50</w:t>
      </w:r>
      <w:r w:rsidRPr="008F31C4">
        <w:t xml:space="preserve"> (W1), W345-W351 (2022).</w:t>
      </w:r>
      <w:bookmarkEnd w:id="38"/>
    </w:p>
    <w:p w14:paraId="62EB2371" w14:textId="77777777" w:rsidR="00616399" w:rsidRPr="008F31C4" w:rsidRDefault="00616399" w:rsidP="008F31C4">
      <w:pPr>
        <w:pStyle w:val="EndNoteBibliography"/>
      </w:pPr>
      <w:bookmarkStart w:id="39" w:name="_ENREF_28"/>
      <w:r w:rsidRPr="008F31C4">
        <w:t>28</w:t>
      </w:r>
      <w:r w:rsidRPr="008F31C4">
        <w:tab/>
        <w:t xml:space="preserve">Tarca, A. L. et al. A novel signaling pathway impact analysis. </w:t>
      </w:r>
      <w:r w:rsidRPr="008F31C4">
        <w:rPr>
          <w:i/>
        </w:rPr>
        <w:t>Bioinformatics.</w:t>
      </w:r>
      <w:r w:rsidRPr="008F31C4">
        <w:t xml:space="preserve"> </w:t>
      </w:r>
      <w:r w:rsidRPr="008F31C4">
        <w:rPr>
          <w:b/>
        </w:rPr>
        <w:t>25</w:t>
      </w:r>
      <w:r w:rsidRPr="008F31C4">
        <w:t xml:space="preserve"> (1), 75-82 (2009).</w:t>
      </w:r>
      <w:bookmarkEnd w:id="39"/>
    </w:p>
    <w:p w14:paraId="353B691D" w14:textId="5A3302B6" w:rsidR="00616399" w:rsidRPr="008F31C4" w:rsidRDefault="00616399" w:rsidP="008F31C4">
      <w:pPr>
        <w:pStyle w:val="EndNoteBibliography"/>
      </w:pPr>
      <w:bookmarkStart w:id="40" w:name="_ENREF_29"/>
      <w:r w:rsidRPr="008F31C4">
        <w:t>29</w:t>
      </w:r>
      <w:r w:rsidRPr="008F31C4">
        <w:tab/>
        <w:t xml:space="preserve">Kanehisa, M., Furumichi, M., Tanabe, M., Sato, Y., Morishima, K. Kegg: New perspectives on genomes, pathways, diseases and drugs. </w:t>
      </w:r>
      <w:r w:rsidRPr="008F31C4">
        <w:rPr>
          <w:i/>
        </w:rPr>
        <w:t>Nucl</w:t>
      </w:r>
      <w:r w:rsidR="006C6D55">
        <w:rPr>
          <w:i/>
        </w:rPr>
        <w:t>eic</w:t>
      </w:r>
      <w:r w:rsidRPr="008F31C4">
        <w:rPr>
          <w:i/>
        </w:rPr>
        <w:t xml:space="preserve"> Acids Res.</w:t>
      </w:r>
      <w:r w:rsidRPr="008F31C4">
        <w:t xml:space="preserve"> </w:t>
      </w:r>
      <w:r w:rsidRPr="008F31C4">
        <w:rPr>
          <w:b/>
        </w:rPr>
        <w:t>45</w:t>
      </w:r>
      <w:r w:rsidRPr="008F31C4">
        <w:t xml:space="preserve"> (D1), D353-D361 (2017).</w:t>
      </w:r>
      <w:bookmarkEnd w:id="40"/>
    </w:p>
    <w:p w14:paraId="7C867454" w14:textId="64089234" w:rsidR="00616399" w:rsidRPr="008F31C4" w:rsidRDefault="00616399" w:rsidP="008F31C4">
      <w:pPr>
        <w:pStyle w:val="EndNoteBibliography"/>
      </w:pPr>
      <w:bookmarkStart w:id="41" w:name="_ENREF_30"/>
      <w:r w:rsidRPr="008F31C4">
        <w:t>30</w:t>
      </w:r>
      <w:r w:rsidRPr="008F31C4">
        <w:tab/>
        <w:t xml:space="preserve">Gillespie, M. et al. The </w:t>
      </w:r>
      <w:r w:rsidR="002279A6">
        <w:t>Reactome Pathway Knowledgebase</w:t>
      </w:r>
      <w:r w:rsidRPr="008F31C4">
        <w:t xml:space="preserve"> 2022. </w:t>
      </w:r>
      <w:r w:rsidRPr="008F31C4">
        <w:rPr>
          <w:i/>
        </w:rPr>
        <w:t>Nucl</w:t>
      </w:r>
      <w:r w:rsidR="006C6D55">
        <w:rPr>
          <w:i/>
        </w:rPr>
        <w:t>eic</w:t>
      </w:r>
      <w:r w:rsidRPr="008F31C4">
        <w:rPr>
          <w:i/>
        </w:rPr>
        <w:t xml:space="preserve"> Acids Res.</w:t>
      </w:r>
      <w:r w:rsidRPr="008F31C4">
        <w:t xml:space="preserve"> </w:t>
      </w:r>
      <w:r w:rsidRPr="008F31C4">
        <w:rPr>
          <w:b/>
        </w:rPr>
        <w:t>50</w:t>
      </w:r>
      <w:r w:rsidRPr="008F31C4">
        <w:t xml:space="preserve"> (D1), D687-D692 (2022).</w:t>
      </w:r>
      <w:bookmarkEnd w:id="41"/>
    </w:p>
    <w:p w14:paraId="7280236B" w14:textId="2948C2B2" w:rsidR="00616399" w:rsidRPr="008F31C4" w:rsidRDefault="00616399" w:rsidP="008F31C4">
      <w:pPr>
        <w:pStyle w:val="EndNoteBibliography"/>
      </w:pPr>
      <w:bookmarkStart w:id="42" w:name="_ENREF_31"/>
      <w:r w:rsidRPr="008F31C4">
        <w:t>31</w:t>
      </w:r>
      <w:r w:rsidRPr="008F31C4">
        <w:tab/>
        <w:t xml:space="preserve">Li, Z. et al. Construction and function analysis of the </w:t>
      </w:r>
      <w:r w:rsidR="00840342">
        <w:t>lncRNA-miRNA-mRNA competing endogenous RNA</w:t>
      </w:r>
      <w:r w:rsidRPr="008F31C4">
        <w:t xml:space="preserve"> network in autoimmune hepatitis. </w:t>
      </w:r>
      <w:r w:rsidRPr="008F31C4">
        <w:rPr>
          <w:i/>
        </w:rPr>
        <w:t>BMC Med Genomics.</w:t>
      </w:r>
      <w:r w:rsidRPr="008F31C4">
        <w:t xml:space="preserve"> </w:t>
      </w:r>
      <w:r w:rsidRPr="008F31C4">
        <w:rPr>
          <w:b/>
        </w:rPr>
        <w:t>15</w:t>
      </w:r>
      <w:r w:rsidRPr="008F31C4">
        <w:t xml:space="preserve"> (1), 270 (2022).</w:t>
      </w:r>
      <w:bookmarkEnd w:id="42"/>
    </w:p>
    <w:p w14:paraId="3398D9FF" w14:textId="77777777" w:rsidR="00616399" w:rsidRPr="008F31C4" w:rsidRDefault="00616399" w:rsidP="008F31C4">
      <w:pPr>
        <w:pStyle w:val="EndNoteBibliography"/>
      </w:pPr>
      <w:bookmarkStart w:id="43" w:name="_ENREF_32"/>
      <w:r w:rsidRPr="008F31C4">
        <w:t>32</w:t>
      </w:r>
      <w:r w:rsidRPr="008F31C4">
        <w:tab/>
        <w:t xml:space="preserve">Subramanian, A. et al. Gene set enrichment analysis: A knowledge-based approach for interpreting genome-wide expression profiles. </w:t>
      </w:r>
      <w:r w:rsidRPr="008F31C4">
        <w:rPr>
          <w:i/>
        </w:rPr>
        <w:t>Proc Natl Acad Sci U S A.</w:t>
      </w:r>
      <w:r w:rsidRPr="008F31C4">
        <w:t xml:space="preserve"> </w:t>
      </w:r>
      <w:r w:rsidRPr="008F31C4">
        <w:rPr>
          <w:b/>
        </w:rPr>
        <w:t>102</w:t>
      </w:r>
      <w:r w:rsidRPr="008F31C4">
        <w:t xml:space="preserve"> (43), 15545-15550 (2005).</w:t>
      </w:r>
      <w:bookmarkEnd w:id="43"/>
    </w:p>
    <w:p w14:paraId="6B2B1AA9" w14:textId="5E95CAFB" w:rsidR="006E4797" w:rsidRPr="008F31C4" w:rsidRDefault="00806C8A" w:rsidP="008F31C4">
      <w:pPr>
        <w:pBdr>
          <w:top w:val="nil"/>
          <w:left w:val="nil"/>
          <w:bottom w:val="nil"/>
          <w:right w:val="nil"/>
          <w:between w:val="nil"/>
        </w:pBdr>
      </w:pPr>
      <w:r w:rsidRPr="008F31C4">
        <w:fldChar w:fldCharType="end"/>
      </w:r>
    </w:p>
    <w:sectPr w:rsidR="006E4797" w:rsidRPr="008F31C4" w:rsidSect="008F31C4">
      <w:headerReference w:type="even" r:id="rId8"/>
      <w:headerReference w:type="default" r:id="rId9"/>
      <w:footerReference w:type="even" r:id="rId10"/>
      <w:headerReference w:type="first" r:id="rId1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8663D" w14:textId="77777777" w:rsidR="00180780" w:rsidRDefault="00180780">
      <w:r>
        <w:separator/>
      </w:r>
    </w:p>
  </w:endnote>
  <w:endnote w:type="continuationSeparator" w:id="0">
    <w:p w14:paraId="5EE48AD7" w14:textId="77777777" w:rsidR="00180780" w:rsidRDefault="00180780">
      <w:r>
        <w:continuationSeparator/>
      </w:r>
    </w:p>
  </w:endnote>
  <w:endnote w:type="continuationNotice" w:id="1">
    <w:p w14:paraId="610047B1" w14:textId="77777777" w:rsidR="00180780" w:rsidRDefault="001807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503A1" w14:textId="77777777" w:rsidR="00180780" w:rsidRDefault="00180780">
      <w:r>
        <w:separator/>
      </w:r>
    </w:p>
  </w:footnote>
  <w:footnote w:type="continuationSeparator" w:id="0">
    <w:p w14:paraId="4E074DBE" w14:textId="77777777" w:rsidR="00180780" w:rsidRDefault="00180780">
      <w:r>
        <w:continuationSeparator/>
      </w:r>
    </w:p>
  </w:footnote>
  <w:footnote w:type="continuationNotice" w:id="1">
    <w:p w14:paraId="373BC016" w14:textId="77777777" w:rsidR="00180780" w:rsidRDefault="001807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42CA14CA"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7473629"/>
    <w:multiLevelType w:val="multilevel"/>
    <w:tmpl w:val="EE389B96"/>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3F57CFB"/>
    <w:multiLevelType w:val="hybridMultilevel"/>
    <w:tmpl w:val="F5661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0D07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0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68DA3AF"/>
    <w:multiLevelType w:val="hybridMultilevel"/>
    <w:tmpl w:val="FFFFFFFF"/>
    <w:lvl w:ilvl="0" w:tplc="9126CDC0">
      <w:start w:val="1"/>
      <w:numFmt w:val="decimal"/>
      <w:lvlText w:val="%1."/>
      <w:lvlJc w:val="left"/>
      <w:pPr>
        <w:ind w:left="720" w:hanging="360"/>
      </w:pPr>
    </w:lvl>
    <w:lvl w:ilvl="1" w:tplc="C80E6C1C">
      <w:start w:val="1"/>
      <w:numFmt w:val="lowerLetter"/>
      <w:lvlText w:val="%2."/>
      <w:lvlJc w:val="left"/>
      <w:pPr>
        <w:ind w:left="1440" w:hanging="360"/>
      </w:pPr>
    </w:lvl>
    <w:lvl w:ilvl="2" w:tplc="0E54244C">
      <w:start w:val="1"/>
      <w:numFmt w:val="lowerRoman"/>
      <w:lvlText w:val="%3."/>
      <w:lvlJc w:val="right"/>
      <w:pPr>
        <w:ind w:left="2160" w:hanging="180"/>
      </w:pPr>
    </w:lvl>
    <w:lvl w:ilvl="3" w:tplc="E72892EC">
      <w:start w:val="1"/>
      <w:numFmt w:val="decimal"/>
      <w:lvlText w:val="%4."/>
      <w:lvlJc w:val="left"/>
      <w:pPr>
        <w:ind w:left="2880" w:hanging="360"/>
      </w:pPr>
    </w:lvl>
    <w:lvl w:ilvl="4" w:tplc="12E2DEC8">
      <w:start w:val="1"/>
      <w:numFmt w:val="lowerLetter"/>
      <w:lvlText w:val="%5."/>
      <w:lvlJc w:val="left"/>
      <w:pPr>
        <w:ind w:left="3600" w:hanging="360"/>
      </w:pPr>
    </w:lvl>
    <w:lvl w:ilvl="5" w:tplc="5EB6CCF6">
      <w:start w:val="1"/>
      <w:numFmt w:val="lowerRoman"/>
      <w:lvlText w:val="%6."/>
      <w:lvlJc w:val="right"/>
      <w:pPr>
        <w:ind w:left="4320" w:hanging="180"/>
      </w:pPr>
    </w:lvl>
    <w:lvl w:ilvl="6" w:tplc="9160A51A">
      <w:start w:val="1"/>
      <w:numFmt w:val="decimal"/>
      <w:lvlText w:val="%7."/>
      <w:lvlJc w:val="left"/>
      <w:pPr>
        <w:ind w:left="5040" w:hanging="360"/>
      </w:pPr>
    </w:lvl>
    <w:lvl w:ilvl="7" w:tplc="404C380C">
      <w:start w:val="1"/>
      <w:numFmt w:val="lowerLetter"/>
      <w:lvlText w:val="%8."/>
      <w:lvlJc w:val="left"/>
      <w:pPr>
        <w:ind w:left="5760" w:hanging="360"/>
      </w:pPr>
    </w:lvl>
    <w:lvl w:ilvl="8" w:tplc="8A3A742C">
      <w:start w:val="1"/>
      <w:numFmt w:val="lowerRoman"/>
      <w:lvlText w:val="%9."/>
      <w:lvlJc w:val="right"/>
      <w:pPr>
        <w:ind w:left="6480" w:hanging="180"/>
      </w:p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D885691"/>
    <w:multiLevelType w:val="hybridMultilevel"/>
    <w:tmpl w:val="E0F6C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0303645"/>
    <w:multiLevelType w:val="hybridMultilevel"/>
    <w:tmpl w:val="8A1855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D040A6"/>
    <w:multiLevelType w:val="multilevel"/>
    <w:tmpl w:val="B792CF2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7918551">
    <w:abstractNumId w:val="13"/>
  </w:num>
  <w:num w:numId="2" w16cid:durableId="314837627">
    <w:abstractNumId w:val="3"/>
  </w:num>
  <w:num w:numId="3" w16cid:durableId="1109472571">
    <w:abstractNumId w:val="7"/>
  </w:num>
  <w:num w:numId="4" w16cid:durableId="384984081">
    <w:abstractNumId w:val="16"/>
  </w:num>
  <w:num w:numId="5" w16cid:durableId="1278950768">
    <w:abstractNumId w:val="0"/>
  </w:num>
  <w:num w:numId="6" w16cid:durableId="907034214">
    <w:abstractNumId w:val="10"/>
  </w:num>
  <w:num w:numId="7" w16cid:durableId="1272056467">
    <w:abstractNumId w:val="14"/>
  </w:num>
  <w:num w:numId="8" w16cid:durableId="1201363765">
    <w:abstractNumId w:val="4"/>
  </w:num>
  <w:num w:numId="9" w16cid:durableId="1481271297">
    <w:abstractNumId w:val="6"/>
  </w:num>
  <w:num w:numId="10" w16cid:durableId="768234664">
    <w:abstractNumId w:val="1"/>
  </w:num>
  <w:num w:numId="11" w16cid:durableId="1753695447">
    <w:abstractNumId w:val="5"/>
  </w:num>
  <w:num w:numId="12" w16cid:durableId="579414369">
    <w:abstractNumId w:val="9"/>
  </w:num>
  <w:num w:numId="13" w16cid:durableId="1027213802">
    <w:abstractNumId w:val="2"/>
  </w:num>
  <w:num w:numId="14" w16cid:durableId="1275021053">
    <w:abstractNumId w:val="18"/>
  </w:num>
  <w:num w:numId="15" w16cid:durableId="1545290749">
    <w:abstractNumId w:val="15"/>
  </w:num>
  <w:num w:numId="16" w16cid:durableId="836116582">
    <w:abstractNumId w:val="12"/>
  </w:num>
  <w:num w:numId="17" w16cid:durableId="134302987">
    <w:abstractNumId w:val="11"/>
  </w:num>
  <w:num w:numId="18" w16cid:durableId="151141690">
    <w:abstractNumId w:val="17"/>
  </w:num>
  <w:num w:numId="19" w16cid:durableId="1299263862">
    <w:abstractNumId w:val="8"/>
  </w:num>
  <w:num w:numId="20" w16cid:durableId="1067055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removePersonalInformation/>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QUAtlQUZCwAAAA="/>
    <w:docVar w:name="EN.InstantFormat" w:val="&lt;ENInstantFormat&gt;&lt;Enabled&gt;1&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p0xw0fmtpetoevzpop52wjvaxs9atfvtrs&quot;&gt;My EndNote Library&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record-ids&gt;&lt;/item&gt;&lt;/Libraries&gt;"/>
    <w:docVar w:name="EN.UseJSCitationFormat" w:val="False"/>
  </w:docVars>
  <w:rsids>
    <w:rsidRoot w:val="006E4797"/>
    <w:rsid w:val="00000C1F"/>
    <w:rsid w:val="00001A1D"/>
    <w:rsid w:val="0000206A"/>
    <w:rsid w:val="0000289C"/>
    <w:rsid w:val="000030F9"/>
    <w:rsid w:val="00005EF8"/>
    <w:rsid w:val="000207B2"/>
    <w:rsid w:val="00023CE3"/>
    <w:rsid w:val="000330FF"/>
    <w:rsid w:val="00036C4C"/>
    <w:rsid w:val="0004355D"/>
    <w:rsid w:val="000435F3"/>
    <w:rsid w:val="00043ADE"/>
    <w:rsid w:val="00043D16"/>
    <w:rsid w:val="0005162A"/>
    <w:rsid w:val="00053033"/>
    <w:rsid w:val="00056C68"/>
    <w:rsid w:val="000609ED"/>
    <w:rsid w:val="00061E0E"/>
    <w:rsid w:val="00063555"/>
    <w:rsid w:val="00064362"/>
    <w:rsid w:val="00067CFE"/>
    <w:rsid w:val="00067F3B"/>
    <w:rsid w:val="000700B0"/>
    <w:rsid w:val="00070C62"/>
    <w:rsid w:val="0007426E"/>
    <w:rsid w:val="00074F16"/>
    <w:rsid w:val="0007506F"/>
    <w:rsid w:val="00075F07"/>
    <w:rsid w:val="00076815"/>
    <w:rsid w:val="00081052"/>
    <w:rsid w:val="00082A5F"/>
    <w:rsid w:val="00083317"/>
    <w:rsid w:val="00087044"/>
    <w:rsid w:val="00090F2B"/>
    <w:rsid w:val="000911B2"/>
    <w:rsid w:val="00093D53"/>
    <w:rsid w:val="0009452B"/>
    <w:rsid w:val="0009749D"/>
    <w:rsid w:val="00097E60"/>
    <w:rsid w:val="000A03F4"/>
    <w:rsid w:val="000A3B97"/>
    <w:rsid w:val="000A4E6E"/>
    <w:rsid w:val="000A5B2C"/>
    <w:rsid w:val="000A628D"/>
    <w:rsid w:val="000B1AB4"/>
    <w:rsid w:val="000B3204"/>
    <w:rsid w:val="000B41B6"/>
    <w:rsid w:val="000B59E4"/>
    <w:rsid w:val="000B5D96"/>
    <w:rsid w:val="000C2AA6"/>
    <w:rsid w:val="000C3663"/>
    <w:rsid w:val="000C564A"/>
    <w:rsid w:val="000C5A77"/>
    <w:rsid w:val="000C73D3"/>
    <w:rsid w:val="000D1583"/>
    <w:rsid w:val="000D43A5"/>
    <w:rsid w:val="000D5C1C"/>
    <w:rsid w:val="000E2ABF"/>
    <w:rsid w:val="000E37F9"/>
    <w:rsid w:val="000E4C51"/>
    <w:rsid w:val="000E4F9C"/>
    <w:rsid w:val="000E78DB"/>
    <w:rsid w:val="000F067C"/>
    <w:rsid w:val="000F0A14"/>
    <w:rsid w:val="000F4B6E"/>
    <w:rsid w:val="000F57D2"/>
    <w:rsid w:val="000F72E8"/>
    <w:rsid w:val="000F732A"/>
    <w:rsid w:val="00101FB7"/>
    <w:rsid w:val="00102DE2"/>
    <w:rsid w:val="001070B8"/>
    <w:rsid w:val="00112E65"/>
    <w:rsid w:val="00114510"/>
    <w:rsid w:val="00114E2F"/>
    <w:rsid w:val="00121B55"/>
    <w:rsid w:val="00124A9E"/>
    <w:rsid w:val="00124C56"/>
    <w:rsid w:val="00126EC5"/>
    <w:rsid w:val="0013231C"/>
    <w:rsid w:val="0013327D"/>
    <w:rsid w:val="001411DA"/>
    <w:rsid w:val="00143CD8"/>
    <w:rsid w:val="001504EC"/>
    <w:rsid w:val="00164FCD"/>
    <w:rsid w:val="00167BF0"/>
    <w:rsid w:val="001706F0"/>
    <w:rsid w:val="00170C2D"/>
    <w:rsid w:val="00174528"/>
    <w:rsid w:val="001772CC"/>
    <w:rsid w:val="0017779D"/>
    <w:rsid w:val="001800AB"/>
    <w:rsid w:val="00180780"/>
    <w:rsid w:val="00180D83"/>
    <w:rsid w:val="00181BFD"/>
    <w:rsid w:val="0018238E"/>
    <w:rsid w:val="0018307B"/>
    <w:rsid w:val="00187D21"/>
    <w:rsid w:val="00191768"/>
    <w:rsid w:val="00194C04"/>
    <w:rsid w:val="00195AF0"/>
    <w:rsid w:val="001975F7"/>
    <w:rsid w:val="001A01AF"/>
    <w:rsid w:val="001A0A99"/>
    <w:rsid w:val="001A20F8"/>
    <w:rsid w:val="001A24D4"/>
    <w:rsid w:val="001A2A9F"/>
    <w:rsid w:val="001A4793"/>
    <w:rsid w:val="001A6DBD"/>
    <w:rsid w:val="001B381A"/>
    <w:rsid w:val="001B395A"/>
    <w:rsid w:val="001B6428"/>
    <w:rsid w:val="001B6B06"/>
    <w:rsid w:val="001B6E5B"/>
    <w:rsid w:val="001C0929"/>
    <w:rsid w:val="001C2CE6"/>
    <w:rsid w:val="001C5EEE"/>
    <w:rsid w:val="001C72A1"/>
    <w:rsid w:val="001D011C"/>
    <w:rsid w:val="001D030B"/>
    <w:rsid w:val="001D06E3"/>
    <w:rsid w:val="001D32B7"/>
    <w:rsid w:val="001D3C99"/>
    <w:rsid w:val="001D52F7"/>
    <w:rsid w:val="001E1684"/>
    <w:rsid w:val="001E5BEB"/>
    <w:rsid w:val="001E6458"/>
    <w:rsid w:val="001E66BD"/>
    <w:rsid w:val="001E6FEF"/>
    <w:rsid w:val="001F2636"/>
    <w:rsid w:val="001F4046"/>
    <w:rsid w:val="001F609C"/>
    <w:rsid w:val="001F7ACA"/>
    <w:rsid w:val="001F7DE2"/>
    <w:rsid w:val="00203FB0"/>
    <w:rsid w:val="002049D3"/>
    <w:rsid w:val="00204F5D"/>
    <w:rsid w:val="00210DD6"/>
    <w:rsid w:val="00211644"/>
    <w:rsid w:val="00212EB0"/>
    <w:rsid w:val="00213558"/>
    <w:rsid w:val="00220221"/>
    <w:rsid w:val="00226CAA"/>
    <w:rsid w:val="00227703"/>
    <w:rsid w:val="002279A6"/>
    <w:rsid w:val="00231083"/>
    <w:rsid w:val="002317B0"/>
    <w:rsid w:val="002321A0"/>
    <w:rsid w:val="00232A81"/>
    <w:rsid w:val="0023479B"/>
    <w:rsid w:val="00236562"/>
    <w:rsid w:val="00237F80"/>
    <w:rsid w:val="00241E9E"/>
    <w:rsid w:val="00246732"/>
    <w:rsid w:val="00252077"/>
    <w:rsid w:val="0025437D"/>
    <w:rsid w:val="00255FD0"/>
    <w:rsid w:val="00256235"/>
    <w:rsid w:val="00257C99"/>
    <w:rsid w:val="00261FB0"/>
    <w:rsid w:val="0027108C"/>
    <w:rsid w:val="0027259D"/>
    <w:rsid w:val="002728DA"/>
    <w:rsid w:val="002752C0"/>
    <w:rsid w:val="00277BB7"/>
    <w:rsid w:val="00277ECB"/>
    <w:rsid w:val="00280DFF"/>
    <w:rsid w:val="00282FB8"/>
    <w:rsid w:val="002845A0"/>
    <w:rsid w:val="00285F2C"/>
    <w:rsid w:val="0028675E"/>
    <w:rsid w:val="00287934"/>
    <w:rsid w:val="00287F7E"/>
    <w:rsid w:val="0029276F"/>
    <w:rsid w:val="002A029D"/>
    <w:rsid w:val="002A3D4B"/>
    <w:rsid w:val="002A4241"/>
    <w:rsid w:val="002A574C"/>
    <w:rsid w:val="002A5B18"/>
    <w:rsid w:val="002A6C21"/>
    <w:rsid w:val="002B0FB1"/>
    <w:rsid w:val="002B1F41"/>
    <w:rsid w:val="002B2F5B"/>
    <w:rsid w:val="002C1FA2"/>
    <w:rsid w:val="002C2659"/>
    <w:rsid w:val="002C2839"/>
    <w:rsid w:val="002C3DF0"/>
    <w:rsid w:val="002D2BE7"/>
    <w:rsid w:val="002D547E"/>
    <w:rsid w:val="002D72E3"/>
    <w:rsid w:val="002E0FB7"/>
    <w:rsid w:val="002E691D"/>
    <w:rsid w:val="002E74E7"/>
    <w:rsid w:val="002E7527"/>
    <w:rsid w:val="002E786B"/>
    <w:rsid w:val="002F2AAD"/>
    <w:rsid w:val="002F5513"/>
    <w:rsid w:val="002F5EAD"/>
    <w:rsid w:val="003005D2"/>
    <w:rsid w:val="00301BD2"/>
    <w:rsid w:val="003021B7"/>
    <w:rsid w:val="00305930"/>
    <w:rsid w:val="00306478"/>
    <w:rsid w:val="00310586"/>
    <w:rsid w:val="00310D2B"/>
    <w:rsid w:val="003121A8"/>
    <w:rsid w:val="0031230D"/>
    <w:rsid w:val="00313543"/>
    <w:rsid w:val="00315966"/>
    <w:rsid w:val="0031658E"/>
    <w:rsid w:val="003178F7"/>
    <w:rsid w:val="00324EE9"/>
    <w:rsid w:val="003259D9"/>
    <w:rsid w:val="0032626B"/>
    <w:rsid w:val="00326E02"/>
    <w:rsid w:val="00327A91"/>
    <w:rsid w:val="0033187E"/>
    <w:rsid w:val="00336F52"/>
    <w:rsid w:val="00341585"/>
    <w:rsid w:val="00342BE7"/>
    <w:rsid w:val="00351087"/>
    <w:rsid w:val="00352E53"/>
    <w:rsid w:val="0035312B"/>
    <w:rsid w:val="00353524"/>
    <w:rsid w:val="00353BB8"/>
    <w:rsid w:val="00354A58"/>
    <w:rsid w:val="00361486"/>
    <w:rsid w:val="003838B6"/>
    <w:rsid w:val="00384864"/>
    <w:rsid w:val="003909E1"/>
    <w:rsid w:val="003A0C72"/>
    <w:rsid w:val="003A399E"/>
    <w:rsid w:val="003A3E59"/>
    <w:rsid w:val="003A4C41"/>
    <w:rsid w:val="003D6917"/>
    <w:rsid w:val="003E2F12"/>
    <w:rsid w:val="003E6E2E"/>
    <w:rsid w:val="003F1275"/>
    <w:rsid w:val="003F2631"/>
    <w:rsid w:val="00402A2D"/>
    <w:rsid w:val="00402D48"/>
    <w:rsid w:val="0040579A"/>
    <w:rsid w:val="00406F3A"/>
    <w:rsid w:val="004111FF"/>
    <w:rsid w:val="0041556F"/>
    <w:rsid w:val="00415F90"/>
    <w:rsid w:val="0041626A"/>
    <w:rsid w:val="004217D4"/>
    <w:rsid w:val="00423742"/>
    <w:rsid w:val="00423B1A"/>
    <w:rsid w:val="004311FE"/>
    <w:rsid w:val="004328FF"/>
    <w:rsid w:val="00432AFD"/>
    <w:rsid w:val="004334FB"/>
    <w:rsid w:val="004370B5"/>
    <w:rsid w:val="0044008C"/>
    <w:rsid w:val="004430B7"/>
    <w:rsid w:val="0044568B"/>
    <w:rsid w:val="00447A01"/>
    <w:rsid w:val="00451213"/>
    <w:rsid w:val="00455821"/>
    <w:rsid w:val="00457504"/>
    <w:rsid w:val="00457A63"/>
    <w:rsid w:val="004674C4"/>
    <w:rsid w:val="00467EFF"/>
    <w:rsid w:val="00470849"/>
    <w:rsid w:val="004745A2"/>
    <w:rsid w:val="0047568C"/>
    <w:rsid w:val="004776E1"/>
    <w:rsid w:val="00481552"/>
    <w:rsid w:val="0048717C"/>
    <w:rsid w:val="00490207"/>
    <w:rsid w:val="00492554"/>
    <w:rsid w:val="00496984"/>
    <w:rsid w:val="004975B8"/>
    <w:rsid w:val="004A0EE8"/>
    <w:rsid w:val="004A1FFE"/>
    <w:rsid w:val="004A5AA2"/>
    <w:rsid w:val="004A7FDF"/>
    <w:rsid w:val="004B07AF"/>
    <w:rsid w:val="004B0897"/>
    <w:rsid w:val="004B314E"/>
    <w:rsid w:val="004B47CE"/>
    <w:rsid w:val="004B54EF"/>
    <w:rsid w:val="004B55D6"/>
    <w:rsid w:val="004B7FCD"/>
    <w:rsid w:val="004C0985"/>
    <w:rsid w:val="004C2D77"/>
    <w:rsid w:val="004C37D5"/>
    <w:rsid w:val="004C4025"/>
    <w:rsid w:val="004C5467"/>
    <w:rsid w:val="004C7485"/>
    <w:rsid w:val="004D0A45"/>
    <w:rsid w:val="004D1461"/>
    <w:rsid w:val="004D362E"/>
    <w:rsid w:val="004D4E78"/>
    <w:rsid w:val="004E359A"/>
    <w:rsid w:val="004E488D"/>
    <w:rsid w:val="004E5091"/>
    <w:rsid w:val="004F189E"/>
    <w:rsid w:val="004F1D71"/>
    <w:rsid w:val="004F2793"/>
    <w:rsid w:val="004F47CA"/>
    <w:rsid w:val="004F4AEF"/>
    <w:rsid w:val="004F4F0E"/>
    <w:rsid w:val="005008C4"/>
    <w:rsid w:val="00500D8C"/>
    <w:rsid w:val="0050497E"/>
    <w:rsid w:val="0050747D"/>
    <w:rsid w:val="00510CCB"/>
    <w:rsid w:val="005119D0"/>
    <w:rsid w:val="00513CCF"/>
    <w:rsid w:val="005153EA"/>
    <w:rsid w:val="005220AE"/>
    <w:rsid w:val="005232B9"/>
    <w:rsid w:val="00525B0F"/>
    <w:rsid w:val="00526E97"/>
    <w:rsid w:val="00527EDC"/>
    <w:rsid w:val="00531B99"/>
    <w:rsid w:val="00531E1D"/>
    <w:rsid w:val="00536998"/>
    <w:rsid w:val="00536AAA"/>
    <w:rsid w:val="00537E84"/>
    <w:rsid w:val="005421C1"/>
    <w:rsid w:val="0054344F"/>
    <w:rsid w:val="00543B89"/>
    <w:rsid w:val="00551D82"/>
    <w:rsid w:val="00552DC9"/>
    <w:rsid w:val="00554E5A"/>
    <w:rsid w:val="005562C1"/>
    <w:rsid w:val="00556E7F"/>
    <w:rsid w:val="005634FB"/>
    <w:rsid w:val="005656F5"/>
    <w:rsid w:val="005660D9"/>
    <w:rsid w:val="0057024F"/>
    <w:rsid w:val="0057025A"/>
    <w:rsid w:val="0057150E"/>
    <w:rsid w:val="00572CD9"/>
    <w:rsid w:val="005752C1"/>
    <w:rsid w:val="00575E55"/>
    <w:rsid w:val="00576ADF"/>
    <w:rsid w:val="005813EF"/>
    <w:rsid w:val="005841B7"/>
    <w:rsid w:val="0059020B"/>
    <w:rsid w:val="00590540"/>
    <w:rsid w:val="0059322B"/>
    <w:rsid w:val="005950D2"/>
    <w:rsid w:val="00596032"/>
    <w:rsid w:val="0059662F"/>
    <w:rsid w:val="005A23A0"/>
    <w:rsid w:val="005A5576"/>
    <w:rsid w:val="005B1D55"/>
    <w:rsid w:val="005B5A65"/>
    <w:rsid w:val="005B5FE8"/>
    <w:rsid w:val="005B6FC8"/>
    <w:rsid w:val="005B7067"/>
    <w:rsid w:val="005C0694"/>
    <w:rsid w:val="005C63CA"/>
    <w:rsid w:val="005C6D99"/>
    <w:rsid w:val="005E4640"/>
    <w:rsid w:val="005E7476"/>
    <w:rsid w:val="005F0865"/>
    <w:rsid w:val="005F55C3"/>
    <w:rsid w:val="005F6FAD"/>
    <w:rsid w:val="005F7382"/>
    <w:rsid w:val="006005D4"/>
    <w:rsid w:val="006049DD"/>
    <w:rsid w:val="0060593C"/>
    <w:rsid w:val="00610D9B"/>
    <w:rsid w:val="006114CC"/>
    <w:rsid w:val="00613C6D"/>
    <w:rsid w:val="0061453B"/>
    <w:rsid w:val="00614A65"/>
    <w:rsid w:val="00615035"/>
    <w:rsid w:val="00616399"/>
    <w:rsid w:val="00621BD7"/>
    <w:rsid w:val="00622578"/>
    <w:rsid w:val="00623A65"/>
    <w:rsid w:val="00627399"/>
    <w:rsid w:val="00634672"/>
    <w:rsid w:val="00642562"/>
    <w:rsid w:val="006432C0"/>
    <w:rsid w:val="00643C89"/>
    <w:rsid w:val="006451DA"/>
    <w:rsid w:val="0064662A"/>
    <w:rsid w:val="006513A6"/>
    <w:rsid w:val="00652AAA"/>
    <w:rsid w:val="00661893"/>
    <w:rsid w:val="00667A84"/>
    <w:rsid w:val="006755EE"/>
    <w:rsid w:val="006768E1"/>
    <w:rsid w:val="00680D1C"/>
    <w:rsid w:val="006824BF"/>
    <w:rsid w:val="00685A00"/>
    <w:rsid w:val="00690F30"/>
    <w:rsid w:val="00691380"/>
    <w:rsid w:val="00691BF0"/>
    <w:rsid w:val="0069253E"/>
    <w:rsid w:val="0069459F"/>
    <w:rsid w:val="00694C30"/>
    <w:rsid w:val="006A629F"/>
    <w:rsid w:val="006B07BE"/>
    <w:rsid w:val="006B2000"/>
    <w:rsid w:val="006B2E91"/>
    <w:rsid w:val="006B2EE2"/>
    <w:rsid w:val="006B35E1"/>
    <w:rsid w:val="006B383A"/>
    <w:rsid w:val="006B3C6C"/>
    <w:rsid w:val="006B47A3"/>
    <w:rsid w:val="006C1512"/>
    <w:rsid w:val="006C4DCF"/>
    <w:rsid w:val="006C5249"/>
    <w:rsid w:val="006C69F1"/>
    <w:rsid w:val="006C6D55"/>
    <w:rsid w:val="006CBE73"/>
    <w:rsid w:val="006D2875"/>
    <w:rsid w:val="006D498E"/>
    <w:rsid w:val="006D4D1F"/>
    <w:rsid w:val="006D74F9"/>
    <w:rsid w:val="006D7B00"/>
    <w:rsid w:val="006E1B76"/>
    <w:rsid w:val="006E4797"/>
    <w:rsid w:val="006E6A7A"/>
    <w:rsid w:val="006E7A0B"/>
    <w:rsid w:val="006F20A8"/>
    <w:rsid w:val="006F2DA6"/>
    <w:rsid w:val="006F7949"/>
    <w:rsid w:val="006F7FAD"/>
    <w:rsid w:val="0070179F"/>
    <w:rsid w:val="007035D4"/>
    <w:rsid w:val="0070444F"/>
    <w:rsid w:val="00705234"/>
    <w:rsid w:val="007058CA"/>
    <w:rsid w:val="00705BA8"/>
    <w:rsid w:val="0071099A"/>
    <w:rsid w:val="00712190"/>
    <w:rsid w:val="00712E37"/>
    <w:rsid w:val="00714BE0"/>
    <w:rsid w:val="007158D0"/>
    <w:rsid w:val="00715A20"/>
    <w:rsid w:val="00717DDE"/>
    <w:rsid w:val="00720A2B"/>
    <w:rsid w:val="007310B6"/>
    <w:rsid w:val="007349AA"/>
    <w:rsid w:val="00735E80"/>
    <w:rsid w:val="007404BB"/>
    <w:rsid w:val="00744C0A"/>
    <w:rsid w:val="00746D42"/>
    <w:rsid w:val="007514C5"/>
    <w:rsid w:val="00755B91"/>
    <w:rsid w:val="0075638C"/>
    <w:rsid w:val="0075667F"/>
    <w:rsid w:val="0075679C"/>
    <w:rsid w:val="00761065"/>
    <w:rsid w:val="00762116"/>
    <w:rsid w:val="00770376"/>
    <w:rsid w:val="00770402"/>
    <w:rsid w:val="00771434"/>
    <w:rsid w:val="00772815"/>
    <w:rsid w:val="00772BEB"/>
    <w:rsid w:val="00774A63"/>
    <w:rsid w:val="00785D1D"/>
    <w:rsid w:val="00785FBF"/>
    <w:rsid w:val="00787C99"/>
    <w:rsid w:val="007901AB"/>
    <w:rsid w:val="00792084"/>
    <w:rsid w:val="00793526"/>
    <w:rsid w:val="0079357C"/>
    <w:rsid w:val="00793A4E"/>
    <w:rsid w:val="0079539D"/>
    <w:rsid w:val="007A0B36"/>
    <w:rsid w:val="007A3B02"/>
    <w:rsid w:val="007A4A7B"/>
    <w:rsid w:val="007A5161"/>
    <w:rsid w:val="007B1C37"/>
    <w:rsid w:val="007B2668"/>
    <w:rsid w:val="007B2994"/>
    <w:rsid w:val="007B3004"/>
    <w:rsid w:val="007B4E72"/>
    <w:rsid w:val="007B687E"/>
    <w:rsid w:val="007C2677"/>
    <w:rsid w:val="007C6508"/>
    <w:rsid w:val="007C6846"/>
    <w:rsid w:val="007D11B6"/>
    <w:rsid w:val="007D1B45"/>
    <w:rsid w:val="007D6BE0"/>
    <w:rsid w:val="007E1205"/>
    <w:rsid w:val="007E1569"/>
    <w:rsid w:val="007E1E8D"/>
    <w:rsid w:val="007E4F8C"/>
    <w:rsid w:val="007E5B8E"/>
    <w:rsid w:val="007F2030"/>
    <w:rsid w:val="007F4206"/>
    <w:rsid w:val="007F76B3"/>
    <w:rsid w:val="0080050E"/>
    <w:rsid w:val="00800B94"/>
    <w:rsid w:val="00805D06"/>
    <w:rsid w:val="00806C8A"/>
    <w:rsid w:val="00810CE9"/>
    <w:rsid w:val="008127AF"/>
    <w:rsid w:val="00813BA5"/>
    <w:rsid w:val="008144B1"/>
    <w:rsid w:val="008207A1"/>
    <w:rsid w:val="00825B3F"/>
    <w:rsid w:val="00834A41"/>
    <w:rsid w:val="00834B56"/>
    <w:rsid w:val="00836C01"/>
    <w:rsid w:val="00840342"/>
    <w:rsid w:val="008419A7"/>
    <w:rsid w:val="00843291"/>
    <w:rsid w:val="008461C6"/>
    <w:rsid w:val="00847083"/>
    <w:rsid w:val="008568EC"/>
    <w:rsid w:val="00857550"/>
    <w:rsid w:val="008577D1"/>
    <w:rsid w:val="00857B4D"/>
    <w:rsid w:val="008712FC"/>
    <w:rsid w:val="00875A3D"/>
    <w:rsid w:val="008761CC"/>
    <w:rsid w:val="0088180C"/>
    <w:rsid w:val="0088440D"/>
    <w:rsid w:val="00887955"/>
    <w:rsid w:val="008901DE"/>
    <w:rsid w:val="00890EAB"/>
    <w:rsid w:val="00891AA0"/>
    <w:rsid w:val="00891AF3"/>
    <w:rsid w:val="00895DA0"/>
    <w:rsid w:val="008A084A"/>
    <w:rsid w:val="008A4199"/>
    <w:rsid w:val="008A4891"/>
    <w:rsid w:val="008A5114"/>
    <w:rsid w:val="008A79C9"/>
    <w:rsid w:val="008B0101"/>
    <w:rsid w:val="008B046C"/>
    <w:rsid w:val="008B35D2"/>
    <w:rsid w:val="008B4887"/>
    <w:rsid w:val="008B60E4"/>
    <w:rsid w:val="008B6867"/>
    <w:rsid w:val="008C25B9"/>
    <w:rsid w:val="008C3D6C"/>
    <w:rsid w:val="008C7CB0"/>
    <w:rsid w:val="008D06FA"/>
    <w:rsid w:val="008D3079"/>
    <w:rsid w:val="008D5C65"/>
    <w:rsid w:val="008D6DC6"/>
    <w:rsid w:val="008D77B5"/>
    <w:rsid w:val="008E2A84"/>
    <w:rsid w:val="008E2B4E"/>
    <w:rsid w:val="008E3188"/>
    <w:rsid w:val="008F224A"/>
    <w:rsid w:val="008F31C4"/>
    <w:rsid w:val="00900EC5"/>
    <w:rsid w:val="009013D0"/>
    <w:rsid w:val="009016DF"/>
    <w:rsid w:val="00903BF9"/>
    <w:rsid w:val="009113EE"/>
    <w:rsid w:val="009123C5"/>
    <w:rsid w:val="00914F9F"/>
    <w:rsid w:val="00915047"/>
    <w:rsid w:val="00916509"/>
    <w:rsid w:val="0092525D"/>
    <w:rsid w:val="009322A2"/>
    <w:rsid w:val="00934069"/>
    <w:rsid w:val="0093722E"/>
    <w:rsid w:val="00941FDC"/>
    <w:rsid w:val="00946B9C"/>
    <w:rsid w:val="0095236D"/>
    <w:rsid w:val="00954338"/>
    <w:rsid w:val="00961C1C"/>
    <w:rsid w:val="00961F08"/>
    <w:rsid w:val="0096355A"/>
    <w:rsid w:val="00963648"/>
    <w:rsid w:val="0096368B"/>
    <w:rsid w:val="00964D53"/>
    <w:rsid w:val="009707A5"/>
    <w:rsid w:val="00972531"/>
    <w:rsid w:val="009758C5"/>
    <w:rsid w:val="00975FB8"/>
    <w:rsid w:val="00977F5A"/>
    <w:rsid w:val="009902F9"/>
    <w:rsid w:val="00994F50"/>
    <w:rsid w:val="0099698A"/>
    <w:rsid w:val="009974FA"/>
    <w:rsid w:val="00997FB9"/>
    <w:rsid w:val="009A02BF"/>
    <w:rsid w:val="009A1272"/>
    <w:rsid w:val="009A45D4"/>
    <w:rsid w:val="009A631F"/>
    <w:rsid w:val="009A6F30"/>
    <w:rsid w:val="009A790C"/>
    <w:rsid w:val="009B1D9B"/>
    <w:rsid w:val="009B2243"/>
    <w:rsid w:val="009B4225"/>
    <w:rsid w:val="009B4CBA"/>
    <w:rsid w:val="009B4D60"/>
    <w:rsid w:val="009C102B"/>
    <w:rsid w:val="009C2639"/>
    <w:rsid w:val="009D6A9A"/>
    <w:rsid w:val="009D722B"/>
    <w:rsid w:val="009D7682"/>
    <w:rsid w:val="009E29D1"/>
    <w:rsid w:val="009E442C"/>
    <w:rsid w:val="009E4F0F"/>
    <w:rsid w:val="009E6E81"/>
    <w:rsid w:val="009E729B"/>
    <w:rsid w:val="009F0259"/>
    <w:rsid w:val="009F040C"/>
    <w:rsid w:val="009F0771"/>
    <w:rsid w:val="009F1001"/>
    <w:rsid w:val="009F112F"/>
    <w:rsid w:val="009F136D"/>
    <w:rsid w:val="009F1BB1"/>
    <w:rsid w:val="009F277B"/>
    <w:rsid w:val="009F3DA0"/>
    <w:rsid w:val="009F4DC1"/>
    <w:rsid w:val="00A0228F"/>
    <w:rsid w:val="00A027C7"/>
    <w:rsid w:val="00A03E11"/>
    <w:rsid w:val="00A0627A"/>
    <w:rsid w:val="00A10EEC"/>
    <w:rsid w:val="00A12288"/>
    <w:rsid w:val="00A1684A"/>
    <w:rsid w:val="00A16D55"/>
    <w:rsid w:val="00A17A7D"/>
    <w:rsid w:val="00A2076C"/>
    <w:rsid w:val="00A21205"/>
    <w:rsid w:val="00A235A1"/>
    <w:rsid w:val="00A24A47"/>
    <w:rsid w:val="00A24FAD"/>
    <w:rsid w:val="00A27E1C"/>
    <w:rsid w:val="00A27F85"/>
    <w:rsid w:val="00A311EA"/>
    <w:rsid w:val="00A3384F"/>
    <w:rsid w:val="00A34327"/>
    <w:rsid w:val="00A37AB2"/>
    <w:rsid w:val="00A411D1"/>
    <w:rsid w:val="00A4258E"/>
    <w:rsid w:val="00A4478B"/>
    <w:rsid w:val="00A520E8"/>
    <w:rsid w:val="00A54A26"/>
    <w:rsid w:val="00A56C88"/>
    <w:rsid w:val="00A610C1"/>
    <w:rsid w:val="00A61145"/>
    <w:rsid w:val="00A63F95"/>
    <w:rsid w:val="00A643EA"/>
    <w:rsid w:val="00A64B5F"/>
    <w:rsid w:val="00A75D1B"/>
    <w:rsid w:val="00A76AC0"/>
    <w:rsid w:val="00A81BCF"/>
    <w:rsid w:val="00A85197"/>
    <w:rsid w:val="00A9257C"/>
    <w:rsid w:val="00A93E4F"/>
    <w:rsid w:val="00A9703A"/>
    <w:rsid w:val="00AA1A23"/>
    <w:rsid w:val="00AA2C8D"/>
    <w:rsid w:val="00AA317E"/>
    <w:rsid w:val="00AA3A33"/>
    <w:rsid w:val="00AA69A4"/>
    <w:rsid w:val="00AB1DF2"/>
    <w:rsid w:val="00AB30BA"/>
    <w:rsid w:val="00AB322B"/>
    <w:rsid w:val="00AB5219"/>
    <w:rsid w:val="00AC1E1C"/>
    <w:rsid w:val="00AC5028"/>
    <w:rsid w:val="00AD3835"/>
    <w:rsid w:val="00AD3D1C"/>
    <w:rsid w:val="00AD7944"/>
    <w:rsid w:val="00AE3DCA"/>
    <w:rsid w:val="00AE43BF"/>
    <w:rsid w:val="00AE5B16"/>
    <w:rsid w:val="00AE737B"/>
    <w:rsid w:val="00AE753D"/>
    <w:rsid w:val="00AF7422"/>
    <w:rsid w:val="00B0245D"/>
    <w:rsid w:val="00B07C14"/>
    <w:rsid w:val="00B112CE"/>
    <w:rsid w:val="00B11AD3"/>
    <w:rsid w:val="00B13865"/>
    <w:rsid w:val="00B20ADF"/>
    <w:rsid w:val="00B21830"/>
    <w:rsid w:val="00B24BA7"/>
    <w:rsid w:val="00B27F83"/>
    <w:rsid w:val="00B30BA6"/>
    <w:rsid w:val="00B4417B"/>
    <w:rsid w:val="00B450E0"/>
    <w:rsid w:val="00B4AE7E"/>
    <w:rsid w:val="00B51477"/>
    <w:rsid w:val="00B5520C"/>
    <w:rsid w:val="00B554A4"/>
    <w:rsid w:val="00B6059B"/>
    <w:rsid w:val="00B613C4"/>
    <w:rsid w:val="00B6214F"/>
    <w:rsid w:val="00B623C0"/>
    <w:rsid w:val="00B71DD2"/>
    <w:rsid w:val="00B8486A"/>
    <w:rsid w:val="00B91E27"/>
    <w:rsid w:val="00B94CFF"/>
    <w:rsid w:val="00B972DC"/>
    <w:rsid w:val="00BA4FEF"/>
    <w:rsid w:val="00BA7AA8"/>
    <w:rsid w:val="00BB07CE"/>
    <w:rsid w:val="00BB7C37"/>
    <w:rsid w:val="00BC1A0E"/>
    <w:rsid w:val="00BC27A0"/>
    <w:rsid w:val="00BC3268"/>
    <w:rsid w:val="00BC37B9"/>
    <w:rsid w:val="00BC59C2"/>
    <w:rsid w:val="00BD43F9"/>
    <w:rsid w:val="00BD4460"/>
    <w:rsid w:val="00BD4498"/>
    <w:rsid w:val="00BD5E6C"/>
    <w:rsid w:val="00BD6D1E"/>
    <w:rsid w:val="00BDACC5"/>
    <w:rsid w:val="00BE177E"/>
    <w:rsid w:val="00BE18C0"/>
    <w:rsid w:val="00BE22A2"/>
    <w:rsid w:val="00BE3119"/>
    <w:rsid w:val="00BE3AA6"/>
    <w:rsid w:val="00BF3FEC"/>
    <w:rsid w:val="00BF5732"/>
    <w:rsid w:val="00BF6C37"/>
    <w:rsid w:val="00C037DA"/>
    <w:rsid w:val="00C03E9A"/>
    <w:rsid w:val="00C1088A"/>
    <w:rsid w:val="00C119C1"/>
    <w:rsid w:val="00C11D93"/>
    <w:rsid w:val="00C1704E"/>
    <w:rsid w:val="00C19E79"/>
    <w:rsid w:val="00C21099"/>
    <w:rsid w:val="00C21430"/>
    <w:rsid w:val="00C25A0D"/>
    <w:rsid w:val="00C36200"/>
    <w:rsid w:val="00C43041"/>
    <w:rsid w:val="00C433E3"/>
    <w:rsid w:val="00C43D86"/>
    <w:rsid w:val="00C44A27"/>
    <w:rsid w:val="00C47FC9"/>
    <w:rsid w:val="00C50585"/>
    <w:rsid w:val="00C50BEC"/>
    <w:rsid w:val="00C51905"/>
    <w:rsid w:val="00C52D78"/>
    <w:rsid w:val="00C52FEC"/>
    <w:rsid w:val="00C54B81"/>
    <w:rsid w:val="00C550F3"/>
    <w:rsid w:val="00C5691B"/>
    <w:rsid w:val="00C5748D"/>
    <w:rsid w:val="00C6033F"/>
    <w:rsid w:val="00C60DE8"/>
    <w:rsid w:val="00C6198B"/>
    <w:rsid w:val="00C6356C"/>
    <w:rsid w:val="00C63829"/>
    <w:rsid w:val="00C644BB"/>
    <w:rsid w:val="00C652D8"/>
    <w:rsid w:val="00C65AA2"/>
    <w:rsid w:val="00C65EE3"/>
    <w:rsid w:val="00C661B1"/>
    <w:rsid w:val="00C671D2"/>
    <w:rsid w:val="00C7014A"/>
    <w:rsid w:val="00C70D1D"/>
    <w:rsid w:val="00C73FB6"/>
    <w:rsid w:val="00C7424E"/>
    <w:rsid w:val="00C7594A"/>
    <w:rsid w:val="00C80253"/>
    <w:rsid w:val="00C81078"/>
    <w:rsid w:val="00C81372"/>
    <w:rsid w:val="00C836FE"/>
    <w:rsid w:val="00C847CF"/>
    <w:rsid w:val="00C85AA5"/>
    <w:rsid w:val="00C86B64"/>
    <w:rsid w:val="00C907C5"/>
    <w:rsid w:val="00C92F07"/>
    <w:rsid w:val="00C95A30"/>
    <w:rsid w:val="00C95A47"/>
    <w:rsid w:val="00C97A1E"/>
    <w:rsid w:val="00CA14B5"/>
    <w:rsid w:val="00CA36B4"/>
    <w:rsid w:val="00CA44B3"/>
    <w:rsid w:val="00CB1713"/>
    <w:rsid w:val="00CB17B0"/>
    <w:rsid w:val="00CB29C4"/>
    <w:rsid w:val="00CB2D61"/>
    <w:rsid w:val="00CB2E13"/>
    <w:rsid w:val="00CB573D"/>
    <w:rsid w:val="00CB61D7"/>
    <w:rsid w:val="00CB68B9"/>
    <w:rsid w:val="00CB6C02"/>
    <w:rsid w:val="00CB7AB1"/>
    <w:rsid w:val="00CC190F"/>
    <w:rsid w:val="00CC2A92"/>
    <w:rsid w:val="00CC5BD7"/>
    <w:rsid w:val="00CD082C"/>
    <w:rsid w:val="00CD3929"/>
    <w:rsid w:val="00CD523B"/>
    <w:rsid w:val="00CD641D"/>
    <w:rsid w:val="00CE17A6"/>
    <w:rsid w:val="00CE1837"/>
    <w:rsid w:val="00CE3CE1"/>
    <w:rsid w:val="00CF0E23"/>
    <w:rsid w:val="00CF149A"/>
    <w:rsid w:val="00CF4401"/>
    <w:rsid w:val="00CF4FBC"/>
    <w:rsid w:val="00D00691"/>
    <w:rsid w:val="00D0625F"/>
    <w:rsid w:val="00D11D04"/>
    <w:rsid w:val="00D11FD0"/>
    <w:rsid w:val="00D12A67"/>
    <w:rsid w:val="00D13EAC"/>
    <w:rsid w:val="00D1413C"/>
    <w:rsid w:val="00D15EEE"/>
    <w:rsid w:val="00D17741"/>
    <w:rsid w:val="00D2744E"/>
    <w:rsid w:val="00D31984"/>
    <w:rsid w:val="00D34A77"/>
    <w:rsid w:val="00D356ED"/>
    <w:rsid w:val="00D4074F"/>
    <w:rsid w:val="00D423F2"/>
    <w:rsid w:val="00D509E8"/>
    <w:rsid w:val="00D52F43"/>
    <w:rsid w:val="00D53019"/>
    <w:rsid w:val="00D6097E"/>
    <w:rsid w:val="00D62630"/>
    <w:rsid w:val="00D65D0E"/>
    <w:rsid w:val="00D710BD"/>
    <w:rsid w:val="00D71E5E"/>
    <w:rsid w:val="00D72857"/>
    <w:rsid w:val="00D73A1A"/>
    <w:rsid w:val="00D764F5"/>
    <w:rsid w:val="00D8054B"/>
    <w:rsid w:val="00D83DA4"/>
    <w:rsid w:val="00D83DCA"/>
    <w:rsid w:val="00D87E4E"/>
    <w:rsid w:val="00DA61E3"/>
    <w:rsid w:val="00DB5D2F"/>
    <w:rsid w:val="00DC6BA2"/>
    <w:rsid w:val="00DC7240"/>
    <w:rsid w:val="00DD0D2A"/>
    <w:rsid w:val="00DD0EBB"/>
    <w:rsid w:val="00DD3CA7"/>
    <w:rsid w:val="00DD467E"/>
    <w:rsid w:val="00DD47F6"/>
    <w:rsid w:val="00DD6A66"/>
    <w:rsid w:val="00DE05DC"/>
    <w:rsid w:val="00DE376E"/>
    <w:rsid w:val="00DE643A"/>
    <w:rsid w:val="00DE7F7D"/>
    <w:rsid w:val="00DF3328"/>
    <w:rsid w:val="00DF5B2D"/>
    <w:rsid w:val="00DF657B"/>
    <w:rsid w:val="00E006A1"/>
    <w:rsid w:val="00E006F3"/>
    <w:rsid w:val="00E02108"/>
    <w:rsid w:val="00E060F3"/>
    <w:rsid w:val="00E07646"/>
    <w:rsid w:val="00E076FC"/>
    <w:rsid w:val="00E105DD"/>
    <w:rsid w:val="00E11D38"/>
    <w:rsid w:val="00E12B60"/>
    <w:rsid w:val="00E24112"/>
    <w:rsid w:val="00E256C6"/>
    <w:rsid w:val="00E25BA9"/>
    <w:rsid w:val="00E34E8C"/>
    <w:rsid w:val="00E373A8"/>
    <w:rsid w:val="00E37A01"/>
    <w:rsid w:val="00E4767A"/>
    <w:rsid w:val="00E52E5E"/>
    <w:rsid w:val="00E535F5"/>
    <w:rsid w:val="00E6236C"/>
    <w:rsid w:val="00E66AEB"/>
    <w:rsid w:val="00E67FD3"/>
    <w:rsid w:val="00E70191"/>
    <w:rsid w:val="00E723F1"/>
    <w:rsid w:val="00E72B3A"/>
    <w:rsid w:val="00E74B34"/>
    <w:rsid w:val="00E82325"/>
    <w:rsid w:val="00E823C6"/>
    <w:rsid w:val="00E83183"/>
    <w:rsid w:val="00E84E9E"/>
    <w:rsid w:val="00E86A87"/>
    <w:rsid w:val="00E92491"/>
    <w:rsid w:val="00E94F83"/>
    <w:rsid w:val="00E952EE"/>
    <w:rsid w:val="00E958FB"/>
    <w:rsid w:val="00EA036D"/>
    <w:rsid w:val="00EA1C61"/>
    <w:rsid w:val="00EA2F9F"/>
    <w:rsid w:val="00EA33A7"/>
    <w:rsid w:val="00EA6A25"/>
    <w:rsid w:val="00EB1E68"/>
    <w:rsid w:val="00EB4873"/>
    <w:rsid w:val="00EC3EC7"/>
    <w:rsid w:val="00EC515A"/>
    <w:rsid w:val="00EC598D"/>
    <w:rsid w:val="00EC626B"/>
    <w:rsid w:val="00EC6F1C"/>
    <w:rsid w:val="00EC7ADE"/>
    <w:rsid w:val="00ED0EFE"/>
    <w:rsid w:val="00ED5982"/>
    <w:rsid w:val="00EE0BF2"/>
    <w:rsid w:val="00EE2801"/>
    <w:rsid w:val="00EE3699"/>
    <w:rsid w:val="00EE472B"/>
    <w:rsid w:val="00EE59C9"/>
    <w:rsid w:val="00EE6CFC"/>
    <w:rsid w:val="00EF2D29"/>
    <w:rsid w:val="00EF3382"/>
    <w:rsid w:val="00F07983"/>
    <w:rsid w:val="00F07DEA"/>
    <w:rsid w:val="00F12612"/>
    <w:rsid w:val="00F176B3"/>
    <w:rsid w:val="00F20B5C"/>
    <w:rsid w:val="00F21CAA"/>
    <w:rsid w:val="00F22F84"/>
    <w:rsid w:val="00F23585"/>
    <w:rsid w:val="00F23D6A"/>
    <w:rsid w:val="00F246E8"/>
    <w:rsid w:val="00F25196"/>
    <w:rsid w:val="00F36AE0"/>
    <w:rsid w:val="00F40195"/>
    <w:rsid w:val="00F463D4"/>
    <w:rsid w:val="00F46C4A"/>
    <w:rsid w:val="00F526F8"/>
    <w:rsid w:val="00F55F34"/>
    <w:rsid w:val="00F57ADD"/>
    <w:rsid w:val="00F64814"/>
    <w:rsid w:val="00F66664"/>
    <w:rsid w:val="00F66A2C"/>
    <w:rsid w:val="00F70D31"/>
    <w:rsid w:val="00F71D14"/>
    <w:rsid w:val="00F7242B"/>
    <w:rsid w:val="00F8336C"/>
    <w:rsid w:val="00F84D04"/>
    <w:rsid w:val="00F86534"/>
    <w:rsid w:val="00F872E0"/>
    <w:rsid w:val="00F91632"/>
    <w:rsid w:val="00F91841"/>
    <w:rsid w:val="00F91D74"/>
    <w:rsid w:val="00F9386C"/>
    <w:rsid w:val="00F94B58"/>
    <w:rsid w:val="00F94C28"/>
    <w:rsid w:val="00F95B2E"/>
    <w:rsid w:val="00FA0079"/>
    <w:rsid w:val="00FA26EA"/>
    <w:rsid w:val="00FA4F0A"/>
    <w:rsid w:val="00FA645B"/>
    <w:rsid w:val="00FA6C9C"/>
    <w:rsid w:val="00FA7824"/>
    <w:rsid w:val="00FB372C"/>
    <w:rsid w:val="00FB63BE"/>
    <w:rsid w:val="00FB7905"/>
    <w:rsid w:val="00FC1A60"/>
    <w:rsid w:val="00FC2872"/>
    <w:rsid w:val="00FC4706"/>
    <w:rsid w:val="00FC6DDB"/>
    <w:rsid w:val="00FC7C49"/>
    <w:rsid w:val="00FD1295"/>
    <w:rsid w:val="00FD6487"/>
    <w:rsid w:val="00FE2598"/>
    <w:rsid w:val="00FE25C3"/>
    <w:rsid w:val="00FF2477"/>
    <w:rsid w:val="00FF2A72"/>
    <w:rsid w:val="00FF4724"/>
    <w:rsid w:val="00FF57D4"/>
    <w:rsid w:val="010D27B8"/>
    <w:rsid w:val="011A86CC"/>
    <w:rsid w:val="012267A8"/>
    <w:rsid w:val="013CA383"/>
    <w:rsid w:val="013FDED7"/>
    <w:rsid w:val="0154F862"/>
    <w:rsid w:val="01608F39"/>
    <w:rsid w:val="01638EAA"/>
    <w:rsid w:val="0171B940"/>
    <w:rsid w:val="0172DDBF"/>
    <w:rsid w:val="017C423F"/>
    <w:rsid w:val="01AAC617"/>
    <w:rsid w:val="01E49DC4"/>
    <w:rsid w:val="01F829F6"/>
    <w:rsid w:val="02086AFE"/>
    <w:rsid w:val="0212F79D"/>
    <w:rsid w:val="02193537"/>
    <w:rsid w:val="024696C1"/>
    <w:rsid w:val="02566FEF"/>
    <w:rsid w:val="0256BA62"/>
    <w:rsid w:val="025CED52"/>
    <w:rsid w:val="025EED82"/>
    <w:rsid w:val="0267ECA6"/>
    <w:rsid w:val="026C84FB"/>
    <w:rsid w:val="02DF6C5B"/>
    <w:rsid w:val="0302F5A6"/>
    <w:rsid w:val="0317E64A"/>
    <w:rsid w:val="036AFBF4"/>
    <w:rsid w:val="0392FB8F"/>
    <w:rsid w:val="039C075D"/>
    <w:rsid w:val="039EE214"/>
    <w:rsid w:val="03BAEA10"/>
    <w:rsid w:val="03F8E87D"/>
    <w:rsid w:val="0421075E"/>
    <w:rsid w:val="0425D6FE"/>
    <w:rsid w:val="042FF2DE"/>
    <w:rsid w:val="04308ADA"/>
    <w:rsid w:val="044F3DB6"/>
    <w:rsid w:val="046024ED"/>
    <w:rsid w:val="04664C29"/>
    <w:rsid w:val="04678053"/>
    <w:rsid w:val="046D6F4E"/>
    <w:rsid w:val="0492E20A"/>
    <w:rsid w:val="0496A47B"/>
    <w:rsid w:val="04A4CFBB"/>
    <w:rsid w:val="04A9CD25"/>
    <w:rsid w:val="04F1CED5"/>
    <w:rsid w:val="050D46C0"/>
    <w:rsid w:val="051E158D"/>
    <w:rsid w:val="0527D3F0"/>
    <w:rsid w:val="05666872"/>
    <w:rsid w:val="05727826"/>
    <w:rsid w:val="0589DC98"/>
    <w:rsid w:val="058C284E"/>
    <w:rsid w:val="05A88C0C"/>
    <w:rsid w:val="05AF7642"/>
    <w:rsid w:val="05B1C7E6"/>
    <w:rsid w:val="05C1C374"/>
    <w:rsid w:val="05CF08D0"/>
    <w:rsid w:val="05FBB667"/>
    <w:rsid w:val="065F2EFC"/>
    <w:rsid w:val="06B119B2"/>
    <w:rsid w:val="06B94424"/>
    <w:rsid w:val="06C8C5EB"/>
    <w:rsid w:val="06C989A7"/>
    <w:rsid w:val="06EB94F4"/>
    <w:rsid w:val="06ED3559"/>
    <w:rsid w:val="07426E35"/>
    <w:rsid w:val="07495FC4"/>
    <w:rsid w:val="074D9C0E"/>
    <w:rsid w:val="07524E7F"/>
    <w:rsid w:val="07683E6D"/>
    <w:rsid w:val="077D55FA"/>
    <w:rsid w:val="07EE17BD"/>
    <w:rsid w:val="07F9567B"/>
    <w:rsid w:val="07FF1C81"/>
    <w:rsid w:val="0803FF43"/>
    <w:rsid w:val="0851752C"/>
    <w:rsid w:val="08591FDD"/>
    <w:rsid w:val="085DF25E"/>
    <w:rsid w:val="08623DA7"/>
    <w:rsid w:val="08764E38"/>
    <w:rsid w:val="087AAB3C"/>
    <w:rsid w:val="08B9D25F"/>
    <w:rsid w:val="08E7F592"/>
    <w:rsid w:val="08EFC076"/>
    <w:rsid w:val="08F160A4"/>
    <w:rsid w:val="08FD8606"/>
    <w:rsid w:val="0915480A"/>
    <w:rsid w:val="093245E8"/>
    <w:rsid w:val="093766E9"/>
    <w:rsid w:val="09409E46"/>
    <w:rsid w:val="0950440B"/>
    <w:rsid w:val="0951D71C"/>
    <w:rsid w:val="0979254E"/>
    <w:rsid w:val="09895AB3"/>
    <w:rsid w:val="099E2F8E"/>
    <w:rsid w:val="09CBEEA7"/>
    <w:rsid w:val="09D30D35"/>
    <w:rsid w:val="09E3DFE8"/>
    <w:rsid w:val="09F3CB95"/>
    <w:rsid w:val="09FB5AD9"/>
    <w:rsid w:val="0A526F11"/>
    <w:rsid w:val="0A685A2F"/>
    <w:rsid w:val="0A686B64"/>
    <w:rsid w:val="0A68D40D"/>
    <w:rsid w:val="0A6D335C"/>
    <w:rsid w:val="0A890CA5"/>
    <w:rsid w:val="0A95157F"/>
    <w:rsid w:val="0A9BDB5E"/>
    <w:rsid w:val="0AA818FE"/>
    <w:rsid w:val="0ABC1316"/>
    <w:rsid w:val="0AC3F563"/>
    <w:rsid w:val="0ACCC2A2"/>
    <w:rsid w:val="0AE908B5"/>
    <w:rsid w:val="0AF1363F"/>
    <w:rsid w:val="0B27EF3A"/>
    <w:rsid w:val="0B2E7F4C"/>
    <w:rsid w:val="0B35F821"/>
    <w:rsid w:val="0B41A644"/>
    <w:rsid w:val="0B998D27"/>
    <w:rsid w:val="0BAAA373"/>
    <w:rsid w:val="0BAC3728"/>
    <w:rsid w:val="0BCA5C7E"/>
    <w:rsid w:val="0BE528B5"/>
    <w:rsid w:val="0BF390BF"/>
    <w:rsid w:val="0BF83CE9"/>
    <w:rsid w:val="0C0FC177"/>
    <w:rsid w:val="0C102E1B"/>
    <w:rsid w:val="0C161642"/>
    <w:rsid w:val="0C1BF89E"/>
    <w:rsid w:val="0C458DAF"/>
    <w:rsid w:val="0C5B2AE9"/>
    <w:rsid w:val="0C5C9A22"/>
    <w:rsid w:val="0C7A9817"/>
    <w:rsid w:val="0CB99658"/>
    <w:rsid w:val="0CBCCB8B"/>
    <w:rsid w:val="0CF47D24"/>
    <w:rsid w:val="0D18FA29"/>
    <w:rsid w:val="0D24A897"/>
    <w:rsid w:val="0D2C6355"/>
    <w:rsid w:val="0D4954A5"/>
    <w:rsid w:val="0D4D78D7"/>
    <w:rsid w:val="0D6D089B"/>
    <w:rsid w:val="0D91AA12"/>
    <w:rsid w:val="0DB5615B"/>
    <w:rsid w:val="0DC37C41"/>
    <w:rsid w:val="0DC39A3A"/>
    <w:rsid w:val="0DC45F9A"/>
    <w:rsid w:val="0DD3FFA0"/>
    <w:rsid w:val="0DD840CF"/>
    <w:rsid w:val="0E0ACD08"/>
    <w:rsid w:val="0E0C5674"/>
    <w:rsid w:val="0E469776"/>
    <w:rsid w:val="0E5B893A"/>
    <w:rsid w:val="0E5C4391"/>
    <w:rsid w:val="0E7B6678"/>
    <w:rsid w:val="0EA8465C"/>
    <w:rsid w:val="0EA9E568"/>
    <w:rsid w:val="0EAE2809"/>
    <w:rsid w:val="0EB1371A"/>
    <w:rsid w:val="0EB5AD43"/>
    <w:rsid w:val="0EDEA9FC"/>
    <w:rsid w:val="0F286771"/>
    <w:rsid w:val="0F2E064C"/>
    <w:rsid w:val="0F5585AE"/>
    <w:rsid w:val="0F882164"/>
    <w:rsid w:val="0F98CE25"/>
    <w:rsid w:val="0FA6037F"/>
    <w:rsid w:val="0FBE0C36"/>
    <w:rsid w:val="0FE5B109"/>
    <w:rsid w:val="0FECDF8E"/>
    <w:rsid w:val="1028E63C"/>
    <w:rsid w:val="102B2ED1"/>
    <w:rsid w:val="10561E36"/>
    <w:rsid w:val="107C54AD"/>
    <w:rsid w:val="10B77E3C"/>
    <w:rsid w:val="10B97B23"/>
    <w:rsid w:val="10C709A9"/>
    <w:rsid w:val="10F2A305"/>
    <w:rsid w:val="10FBA983"/>
    <w:rsid w:val="110A91A0"/>
    <w:rsid w:val="110BF390"/>
    <w:rsid w:val="1117E364"/>
    <w:rsid w:val="112FBBEA"/>
    <w:rsid w:val="11301506"/>
    <w:rsid w:val="1152E59E"/>
    <w:rsid w:val="11A61A86"/>
    <w:rsid w:val="11A6B507"/>
    <w:rsid w:val="11CB9E7A"/>
    <w:rsid w:val="11D43E0A"/>
    <w:rsid w:val="11E0719F"/>
    <w:rsid w:val="1206A75E"/>
    <w:rsid w:val="120DBD9E"/>
    <w:rsid w:val="1212EA47"/>
    <w:rsid w:val="1224A98E"/>
    <w:rsid w:val="123F764A"/>
    <w:rsid w:val="124BD2DD"/>
    <w:rsid w:val="124CDAA8"/>
    <w:rsid w:val="12544B53"/>
    <w:rsid w:val="1265420C"/>
    <w:rsid w:val="12681E7C"/>
    <w:rsid w:val="12B55785"/>
    <w:rsid w:val="12DE22BA"/>
    <w:rsid w:val="12EA9AA1"/>
    <w:rsid w:val="1307D1F9"/>
    <w:rsid w:val="133818DC"/>
    <w:rsid w:val="136DAF21"/>
    <w:rsid w:val="1375C865"/>
    <w:rsid w:val="13A04FAA"/>
    <w:rsid w:val="13BBD166"/>
    <w:rsid w:val="13D37734"/>
    <w:rsid w:val="13F09F27"/>
    <w:rsid w:val="13F4AE30"/>
    <w:rsid w:val="13FC74DB"/>
    <w:rsid w:val="1409FD6A"/>
    <w:rsid w:val="1412AFF2"/>
    <w:rsid w:val="1437D2D2"/>
    <w:rsid w:val="1449702D"/>
    <w:rsid w:val="14674A64"/>
    <w:rsid w:val="146CAABE"/>
    <w:rsid w:val="1484863C"/>
    <w:rsid w:val="148BCF42"/>
    <w:rsid w:val="1498C318"/>
    <w:rsid w:val="14A36AD7"/>
    <w:rsid w:val="14FB2D76"/>
    <w:rsid w:val="150A50A5"/>
    <w:rsid w:val="152EA1F7"/>
    <w:rsid w:val="1555BF9F"/>
    <w:rsid w:val="157B54B8"/>
    <w:rsid w:val="157D97F2"/>
    <w:rsid w:val="1580DB03"/>
    <w:rsid w:val="15A5466C"/>
    <w:rsid w:val="15C2FEC9"/>
    <w:rsid w:val="15C73213"/>
    <w:rsid w:val="15C77FCB"/>
    <w:rsid w:val="15D9115E"/>
    <w:rsid w:val="15E1CEF3"/>
    <w:rsid w:val="161B100E"/>
    <w:rsid w:val="16376E60"/>
    <w:rsid w:val="1657CB94"/>
    <w:rsid w:val="165E8FD2"/>
    <w:rsid w:val="16982EA4"/>
    <w:rsid w:val="1713B428"/>
    <w:rsid w:val="17315A6E"/>
    <w:rsid w:val="175013A3"/>
    <w:rsid w:val="176128AF"/>
    <w:rsid w:val="17662E24"/>
    <w:rsid w:val="17950B82"/>
    <w:rsid w:val="17BBC272"/>
    <w:rsid w:val="17D02865"/>
    <w:rsid w:val="17D778DD"/>
    <w:rsid w:val="17DC019E"/>
    <w:rsid w:val="17EE825A"/>
    <w:rsid w:val="17EEE49F"/>
    <w:rsid w:val="18032FEF"/>
    <w:rsid w:val="180F1EAF"/>
    <w:rsid w:val="182B3F8E"/>
    <w:rsid w:val="18320C89"/>
    <w:rsid w:val="186796B6"/>
    <w:rsid w:val="18926A3C"/>
    <w:rsid w:val="18D3581A"/>
    <w:rsid w:val="18D48D6F"/>
    <w:rsid w:val="18D52C62"/>
    <w:rsid w:val="190F47AA"/>
    <w:rsid w:val="192E3FB9"/>
    <w:rsid w:val="193BE3C1"/>
    <w:rsid w:val="19451194"/>
    <w:rsid w:val="194916B1"/>
    <w:rsid w:val="1949FF3D"/>
    <w:rsid w:val="1964E011"/>
    <w:rsid w:val="196F960D"/>
    <w:rsid w:val="1970AC90"/>
    <w:rsid w:val="19939423"/>
    <w:rsid w:val="19B27987"/>
    <w:rsid w:val="19EC0115"/>
    <w:rsid w:val="19FD27BA"/>
    <w:rsid w:val="1A290337"/>
    <w:rsid w:val="1A80BFA8"/>
    <w:rsid w:val="1A8BAF41"/>
    <w:rsid w:val="1A97BD61"/>
    <w:rsid w:val="1AB731CA"/>
    <w:rsid w:val="1AD6A32C"/>
    <w:rsid w:val="1B04CC2C"/>
    <w:rsid w:val="1B29B804"/>
    <w:rsid w:val="1B7FED63"/>
    <w:rsid w:val="1B89F559"/>
    <w:rsid w:val="1B8E093B"/>
    <w:rsid w:val="1B8F6A1E"/>
    <w:rsid w:val="1BA99123"/>
    <w:rsid w:val="1BAD9EAD"/>
    <w:rsid w:val="1BB68E0C"/>
    <w:rsid w:val="1C1D1408"/>
    <w:rsid w:val="1C3719B7"/>
    <w:rsid w:val="1C4C70CC"/>
    <w:rsid w:val="1C7AC586"/>
    <w:rsid w:val="1C9132C3"/>
    <w:rsid w:val="1C9EDC8E"/>
    <w:rsid w:val="1CA286AB"/>
    <w:rsid w:val="1CB02A3A"/>
    <w:rsid w:val="1CE284B5"/>
    <w:rsid w:val="1D44D788"/>
    <w:rsid w:val="1D4533A9"/>
    <w:rsid w:val="1D676FA8"/>
    <w:rsid w:val="1DB918BF"/>
    <w:rsid w:val="1DFA07FF"/>
    <w:rsid w:val="1DFE0558"/>
    <w:rsid w:val="1E2E0041"/>
    <w:rsid w:val="1E35D3E5"/>
    <w:rsid w:val="1E3710F0"/>
    <w:rsid w:val="1E381BB8"/>
    <w:rsid w:val="1E3BB865"/>
    <w:rsid w:val="1EA18E46"/>
    <w:rsid w:val="1EAE2609"/>
    <w:rsid w:val="1F0643BF"/>
    <w:rsid w:val="1F30DE39"/>
    <w:rsid w:val="1F459C99"/>
    <w:rsid w:val="1FAC7925"/>
    <w:rsid w:val="1FEC3029"/>
    <w:rsid w:val="20135D0A"/>
    <w:rsid w:val="20182422"/>
    <w:rsid w:val="20520FF0"/>
    <w:rsid w:val="20D1D1A5"/>
    <w:rsid w:val="20E210FB"/>
    <w:rsid w:val="210BB1BC"/>
    <w:rsid w:val="21160A7B"/>
    <w:rsid w:val="2126C389"/>
    <w:rsid w:val="214463EF"/>
    <w:rsid w:val="2160186C"/>
    <w:rsid w:val="2160FCD9"/>
    <w:rsid w:val="2192A93C"/>
    <w:rsid w:val="21D4726D"/>
    <w:rsid w:val="21D64955"/>
    <w:rsid w:val="220F0C1E"/>
    <w:rsid w:val="22145E23"/>
    <w:rsid w:val="221F9E8E"/>
    <w:rsid w:val="222873E7"/>
    <w:rsid w:val="22382664"/>
    <w:rsid w:val="223D6D0E"/>
    <w:rsid w:val="223DFA63"/>
    <w:rsid w:val="2256D61D"/>
    <w:rsid w:val="225702A2"/>
    <w:rsid w:val="22730A84"/>
    <w:rsid w:val="2273E7D8"/>
    <w:rsid w:val="227DDDCD"/>
    <w:rsid w:val="228B5A83"/>
    <w:rsid w:val="22A1B4D9"/>
    <w:rsid w:val="22A86B8A"/>
    <w:rsid w:val="22A9150F"/>
    <w:rsid w:val="22C11337"/>
    <w:rsid w:val="22CA1FF6"/>
    <w:rsid w:val="22E2BC06"/>
    <w:rsid w:val="2328A178"/>
    <w:rsid w:val="2332D1EE"/>
    <w:rsid w:val="236FC1C2"/>
    <w:rsid w:val="2384A901"/>
    <w:rsid w:val="23A89640"/>
    <w:rsid w:val="23C94D36"/>
    <w:rsid w:val="23D13C1B"/>
    <w:rsid w:val="241AD3A2"/>
    <w:rsid w:val="2421FC4E"/>
    <w:rsid w:val="242FF8B1"/>
    <w:rsid w:val="24356EBB"/>
    <w:rsid w:val="2444381B"/>
    <w:rsid w:val="244C93F1"/>
    <w:rsid w:val="245705A4"/>
    <w:rsid w:val="248855E4"/>
    <w:rsid w:val="24B071A7"/>
    <w:rsid w:val="24E861B2"/>
    <w:rsid w:val="25066BCB"/>
    <w:rsid w:val="2527A5E8"/>
    <w:rsid w:val="2540CF5F"/>
    <w:rsid w:val="2571E417"/>
    <w:rsid w:val="257B28E3"/>
    <w:rsid w:val="2588D01C"/>
    <w:rsid w:val="25D511C4"/>
    <w:rsid w:val="266EAF23"/>
    <w:rsid w:val="26A71F11"/>
    <w:rsid w:val="26C56C5A"/>
    <w:rsid w:val="26C65D04"/>
    <w:rsid w:val="26CBD414"/>
    <w:rsid w:val="26D2831D"/>
    <w:rsid w:val="26D5E4D2"/>
    <w:rsid w:val="26E48431"/>
    <w:rsid w:val="26FDB907"/>
    <w:rsid w:val="27163C3C"/>
    <w:rsid w:val="2730993E"/>
    <w:rsid w:val="2787B726"/>
    <w:rsid w:val="27958622"/>
    <w:rsid w:val="27985A85"/>
    <w:rsid w:val="27AF2946"/>
    <w:rsid w:val="27E79090"/>
    <w:rsid w:val="27EDD549"/>
    <w:rsid w:val="2801781F"/>
    <w:rsid w:val="280DCC3F"/>
    <w:rsid w:val="282F7CD2"/>
    <w:rsid w:val="2831B790"/>
    <w:rsid w:val="2854999C"/>
    <w:rsid w:val="285980D0"/>
    <w:rsid w:val="287262B0"/>
    <w:rsid w:val="289A84EC"/>
    <w:rsid w:val="28B0E480"/>
    <w:rsid w:val="28BC335E"/>
    <w:rsid w:val="28C1CBBC"/>
    <w:rsid w:val="28C42C53"/>
    <w:rsid w:val="28DF8129"/>
    <w:rsid w:val="28E4F5E8"/>
    <w:rsid w:val="29241BBD"/>
    <w:rsid w:val="292A79EE"/>
    <w:rsid w:val="292D193D"/>
    <w:rsid w:val="296F2F08"/>
    <w:rsid w:val="2992EDC3"/>
    <w:rsid w:val="29A10A98"/>
    <w:rsid w:val="29B2E96D"/>
    <w:rsid w:val="29ED697B"/>
    <w:rsid w:val="2A0F2D99"/>
    <w:rsid w:val="2A1796EF"/>
    <w:rsid w:val="2A715B5A"/>
    <w:rsid w:val="2AAA28BB"/>
    <w:rsid w:val="2AB2CBCC"/>
    <w:rsid w:val="2ABC3889"/>
    <w:rsid w:val="2ABE7BF8"/>
    <w:rsid w:val="2AD6E7A8"/>
    <w:rsid w:val="2AE44B8B"/>
    <w:rsid w:val="2AF4E037"/>
    <w:rsid w:val="2AF82F3B"/>
    <w:rsid w:val="2AFFD85C"/>
    <w:rsid w:val="2B16FD9A"/>
    <w:rsid w:val="2B1C743E"/>
    <w:rsid w:val="2B344614"/>
    <w:rsid w:val="2B5DB440"/>
    <w:rsid w:val="2BAAE642"/>
    <w:rsid w:val="2BDF063C"/>
    <w:rsid w:val="2BF86A0A"/>
    <w:rsid w:val="2BFD564E"/>
    <w:rsid w:val="2C6E6F59"/>
    <w:rsid w:val="2C7D89A5"/>
    <w:rsid w:val="2C9662C0"/>
    <w:rsid w:val="2CC922E0"/>
    <w:rsid w:val="2CCA9B76"/>
    <w:rsid w:val="2CFE2936"/>
    <w:rsid w:val="2D1C5C52"/>
    <w:rsid w:val="2D2A8786"/>
    <w:rsid w:val="2D2FE025"/>
    <w:rsid w:val="2D4BC7F5"/>
    <w:rsid w:val="2D57D395"/>
    <w:rsid w:val="2DDB0AE3"/>
    <w:rsid w:val="2DDCA67A"/>
    <w:rsid w:val="2DE881C8"/>
    <w:rsid w:val="2E0E77DC"/>
    <w:rsid w:val="2E1481A8"/>
    <w:rsid w:val="2E3408CE"/>
    <w:rsid w:val="2E6CBACE"/>
    <w:rsid w:val="2E83C729"/>
    <w:rsid w:val="2EBAE83A"/>
    <w:rsid w:val="2EC09396"/>
    <w:rsid w:val="2EC34096"/>
    <w:rsid w:val="2EDF4A3E"/>
    <w:rsid w:val="2F326D86"/>
    <w:rsid w:val="2F346F66"/>
    <w:rsid w:val="2F88E25E"/>
    <w:rsid w:val="2FABF61B"/>
    <w:rsid w:val="2FCDC608"/>
    <w:rsid w:val="2FDCD109"/>
    <w:rsid w:val="2FE40353"/>
    <w:rsid w:val="2FEBD9C2"/>
    <w:rsid w:val="2FEBDF27"/>
    <w:rsid w:val="2FFD240A"/>
    <w:rsid w:val="2FFEA3AC"/>
    <w:rsid w:val="301E2772"/>
    <w:rsid w:val="306E1D4B"/>
    <w:rsid w:val="307CFE0E"/>
    <w:rsid w:val="308641B7"/>
    <w:rsid w:val="30906780"/>
    <w:rsid w:val="309606A8"/>
    <w:rsid w:val="30E220E1"/>
    <w:rsid w:val="30E540C2"/>
    <w:rsid w:val="30E71480"/>
    <w:rsid w:val="310478DF"/>
    <w:rsid w:val="31107670"/>
    <w:rsid w:val="311BF5AE"/>
    <w:rsid w:val="312DFE13"/>
    <w:rsid w:val="313B1A9B"/>
    <w:rsid w:val="3145D3B4"/>
    <w:rsid w:val="316214FD"/>
    <w:rsid w:val="316F7B18"/>
    <w:rsid w:val="3184DEDC"/>
    <w:rsid w:val="318E0A68"/>
    <w:rsid w:val="3199C918"/>
    <w:rsid w:val="31B324F2"/>
    <w:rsid w:val="31C4FEA9"/>
    <w:rsid w:val="31D996EB"/>
    <w:rsid w:val="31F39171"/>
    <w:rsid w:val="31FDD50C"/>
    <w:rsid w:val="3214409C"/>
    <w:rsid w:val="3239A77C"/>
    <w:rsid w:val="32476E1B"/>
    <w:rsid w:val="324CEEE3"/>
    <w:rsid w:val="32524500"/>
    <w:rsid w:val="32771D42"/>
    <w:rsid w:val="32B6FE7D"/>
    <w:rsid w:val="32D23682"/>
    <w:rsid w:val="32D696EB"/>
    <w:rsid w:val="33151A35"/>
    <w:rsid w:val="3318CDC6"/>
    <w:rsid w:val="336AE533"/>
    <w:rsid w:val="338598D8"/>
    <w:rsid w:val="33FAB29A"/>
    <w:rsid w:val="340378D0"/>
    <w:rsid w:val="342DD6B2"/>
    <w:rsid w:val="3433261F"/>
    <w:rsid w:val="3439E2D9"/>
    <w:rsid w:val="34457819"/>
    <w:rsid w:val="3449527C"/>
    <w:rsid w:val="345E7A4D"/>
    <w:rsid w:val="3479C196"/>
    <w:rsid w:val="349B12B4"/>
    <w:rsid w:val="34B90516"/>
    <w:rsid w:val="34BA77C9"/>
    <w:rsid w:val="34E99283"/>
    <w:rsid w:val="34EE554F"/>
    <w:rsid w:val="351B174B"/>
    <w:rsid w:val="352FBD8A"/>
    <w:rsid w:val="35304616"/>
    <w:rsid w:val="35343D63"/>
    <w:rsid w:val="355D9CB2"/>
    <w:rsid w:val="3567386E"/>
    <w:rsid w:val="3573FDE3"/>
    <w:rsid w:val="3574258A"/>
    <w:rsid w:val="3575ED9E"/>
    <w:rsid w:val="357D4F21"/>
    <w:rsid w:val="358CD68C"/>
    <w:rsid w:val="35B46FAF"/>
    <w:rsid w:val="35B7A4E5"/>
    <w:rsid w:val="35CFA0D9"/>
    <w:rsid w:val="35D5F7F8"/>
    <w:rsid w:val="35E961E9"/>
    <w:rsid w:val="361E6E88"/>
    <w:rsid w:val="366A2311"/>
    <w:rsid w:val="366F292D"/>
    <w:rsid w:val="3675B695"/>
    <w:rsid w:val="36777439"/>
    <w:rsid w:val="368570BA"/>
    <w:rsid w:val="368AEB20"/>
    <w:rsid w:val="3690191A"/>
    <w:rsid w:val="369FACC9"/>
    <w:rsid w:val="36BFC2CB"/>
    <w:rsid w:val="36CE4BD0"/>
    <w:rsid w:val="36D67ECF"/>
    <w:rsid w:val="36D843F2"/>
    <w:rsid w:val="36E3975F"/>
    <w:rsid w:val="36E42404"/>
    <w:rsid w:val="36ECDAB9"/>
    <w:rsid w:val="36EDF6FD"/>
    <w:rsid w:val="36F8602F"/>
    <w:rsid w:val="3704C3C5"/>
    <w:rsid w:val="37190A53"/>
    <w:rsid w:val="371A8629"/>
    <w:rsid w:val="3724E3BD"/>
    <w:rsid w:val="37458E7D"/>
    <w:rsid w:val="378B3123"/>
    <w:rsid w:val="37BCA0FE"/>
    <w:rsid w:val="37D07ACD"/>
    <w:rsid w:val="37E24154"/>
    <w:rsid w:val="37EE4FFB"/>
    <w:rsid w:val="37F5907B"/>
    <w:rsid w:val="37FFD87F"/>
    <w:rsid w:val="38090686"/>
    <w:rsid w:val="3815B2BE"/>
    <w:rsid w:val="382759F5"/>
    <w:rsid w:val="38435373"/>
    <w:rsid w:val="3857E87D"/>
    <w:rsid w:val="38884A52"/>
    <w:rsid w:val="388B1748"/>
    <w:rsid w:val="388BC6C8"/>
    <w:rsid w:val="3890942A"/>
    <w:rsid w:val="38AEBD8C"/>
    <w:rsid w:val="38B06DD5"/>
    <w:rsid w:val="38B6D1E3"/>
    <w:rsid w:val="38CA9C16"/>
    <w:rsid w:val="38D70E12"/>
    <w:rsid w:val="38DB2644"/>
    <w:rsid w:val="3906190A"/>
    <w:rsid w:val="394F56E1"/>
    <w:rsid w:val="39772D13"/>
    <w:rsid w:val="39963856"/>
    <w:rsid w:val="399B189C"/>
    <w:rsid w:val="399B4DBD"/>
    <w:rsid w:val="39C52EFC"/>
    <w:rsid w:val="3A2803B1"/>
    <w:rsid w:val="3A2E457E"/>
    <w:rsid w:val="3A570E9A"/>
    <w:rsid w:val="3A60D909"/>
    <w:rsid w:val="3AD96CA8"/>
    <w:rsid w:val="3AEBBCB8"/>
    <w:rsid w:val="3B079E12"/>
    <w:rsid w:val="3B1A972D"/>
    <w:rsid w:val="3B1AFF0E"/>
    <w:rsid w:val="3B311C5B"/>
    <w:rsid w:val="3B6C5FE7"/>
    <w:rsid w:val="3BB4338B"/>
    <w:rsid w:val="3BCFC10A"/>
    <w:rsid w:val="3BD2092C"/>
    <w:rsid w:val="3BD331E7"/>
    <w:rsid w:val="3BD86C69"/>
    <w:rsid w:val="3BE52444"/>
    <w:rsid w:val="3BE9B39A"/>
    <w:rsid w:val="3BF69D45"/>
    <w:rsid w:val="3C0365F4"/>
    <w:rsid w:val="3C0B982E"/>
    <w:rsid w:val="3C0C3413"/>
    <w:rsid w:val="3C0DD45C"/>
    <w:rsid w:val="3C0F6A16"/>
    <w:rsid w:val="3C1452B2"/>
    <w:rsid w:val="3C19DC06"/>
    <w:rsid w:val="3C3633FD"/>
    <w:rsid w:val="3C4E295A"/>
    <w:rsid w:val="3C6F2462"/>
    <w:rsid w:val="3C8C1374"/>
    <w:rsid w:val="3C931275"/>
    <w:rsid w:val="3CB523B6"/>
    <w:rsid w:val="3CD86C55"/>
    <w:rsid w:val="3CFD737D"/>
    <w:rsid w:val="3D039C11"/>
    <w:rsid w:val="3D1FC97F"/>
    <w:rsid w:val="3D2BA1C4"/>
    <w:rsid w:val="3D2C88B2"/>
    <w:rsid w:val="3D619359"/>
    <w:rsid w:val="3D82B6CB"/>
    <w:rsid w:val="3D94220A"/>
    <w:rsid w:val="3D979550"/>
    <w:rsid w:val="3DDF430A"/>
    <w:rsid w:val="3DEA663B"/>
    <w:rsid w:val="3DF5F27A"/>
    <w:rsid w:val="3E466323"/>
    <w:rsid w:val="3E692572"/>
    <w:rsid w:val="3E6D8E97"/>
    <w:rsid w:val="3E74B1C7"/>
    <w:rsid w:val="3E7F1EB8"/>
    <w:rsid w:val="3E812E37"/>
    <w:rsid w:val="3E85506D"/>
    <w:rsid w:val="3E93D592"/>
    <w:rsid w:val="3F1301D2"/>
    <w:rsid w:val="3F1BBD13"/>
    <w:rsid w:val="3F3283A3"/>
    <w:rsid w:val="3F36AF57"/>
    <w:rsid w:val="3F53D5BE"/>
    <w:rsid w:val="3F5F4C91"/>
    <w:rsid w:val="3F6700DA"/>
    <w:rsid w:val="3F73BFDA"/>
    <w:rsid w:val="3F7B37C7"/>
    <w:rsid w:val="3F94E608"/>
    <w:rsid w:val="3F9737C7"/>
    <w:rsid w:val="3FC87028"/>
    <w:rsid w:val="3FCC093C"/>
    <w:rsid w:val="3FD7A939"/>
    <w:rsid w:val="3FE43C6E"/>
    <w:rsid w:val="3FEBF15E"/>
    <w:rsid w:val="400BB339"/>
    <w:rsid w:val="4028CE63"/>
    <w:rsid w:val="40334165"/>
    <w:rsid w:val="4060608E"/>
    <w:rsid w:val="406F4279"/>
    <w:rsid w:val="407D9DD2"/>
    <w:rsid w:val="408F8EF9"/>
    <w:rsid w:val="40D22193"/>
    <w:rsid w:val="40E3EDB7"/>
    <w:rsid w:val="40E819A4"/>
    <w:rsid w:val="412D94BA"/>
    <w:rsid w:val="41354C65"/>
    <w:rsid w:val="414BC7E3"/>
    <w:rsid w:val="41725751"/>
    <w:rsid w:val="4182EF7B"/>
    <w:rsid w:val="418933C2"/>
    <w:rsid w:val="41CCA1C2"/>
    <w:rsid w:val="41E818F6"/>
    <w:rsid w:val="41EEAC3E"/>
    <w:rsid w:val="421CB5DC"/>
    <w:rsid w:val="42668328"/>
    <w:rsid w:val="42952A6C"/>
    <w:rsid w:val="4296D3F3"/>
    <w:rsid w:val="42B07BEB"/>
    <w:rsid w:val="42B2A40A"/>
    <w:rsid w:val="42C989F3"/>
    <w:rsid w:val="42D6DF33"/>
    <w:rsid w:val="42E42985"/>
    <w:rsid w:val="42F7AF46"/>
    <w:rsid w:val="43133EF6"/>
    <w:rsid w:val="43212164"/>
    <w:rsid w:val="433CED6D"/>
    <w:rsid w:val="436FC4BE"/>
    <w:rsid w:val="437E085F"/>
    <w:rsid w:val="438E2285"/>
    <w:rsid w:val="43C71D9B"/>
    <w:rsid w:val="43F34914"/>
    <w:rsid w:val="43FB0E86"/>
    <w:rsid w:val="440B7877"/>
    <w:rsid w:val="440D34E6"/>
    <w:rsid w:val="4411F07E"/>
    <w:rsid w:val="4452BCA2"/>
    <w:rsid w:val="4455EE7B"/>
    <w:rsid w:val="4462E3F3"/>
    <w:rsid w:val="44859B69"/>
    <w:rsid w:val="44AF93FD"/>
    <w:rsid w:val="44BBD41B"/>
    <w:rsid w:val="44D0B767"/>
    <w:rsid w:val="453613B5"/>
    <w:rsid w:val="45576E7C"/>
    <w:rsid w:val="45685861"/>
    <w:rsid w:val="45757EB8"/>
    <w:rsid w:val="4588A889"/>
    <w:rsid w:val="459EE9FC"/>
    <w:rsid w:val="45A6BDC7"/>
    <w:rsid w:val="45DA1E73"/>
    <w:rsid w:val="45EF1D78"/>
    <w:rsid w:val="46299BFD"/>
    <w:rsid w:val="462D76F3"/>
    <w:rsid w:val="463DABE6"/>
    <w:rsid w:val="463E8AFB"/>
    <w:rsid w:val="4640C6BC"/>
    <w:rsid w:val="464F4020"/>
    <w:rsid w:val="467C3B19"/>
    <w:rsid w:val="46BFE63D"/>
    <w:rsid w:val="46D2C9DF"/>
    <w:rsid w:val="46DD7A10"/>
    <w:rsid w:val="47231A96"/>
    <w:rsid w:val="474114C0"/>
    <w:rsid w:val="475066AC"/>
    <w:rsid w:val="47618F56"/>
    <w:rsid w:val="476ADD59"/>
    <w:rsid w:val="47BFFC1F"/>
    <w:rsid w:val="47C36041"/>
    <w:rsid w:val="47C80278"/>
    <w:rsid w:val="47D799EF"/>
    <w:rsid w:val="47F68461"/>
    <w:rsid w:val="481CA172"/>
    <w:rsid w:val="482027EE"/>
    <w:rsid w:val="48250169"/>
    <w:rsid w:val="483D7775"/>
    <w:rsid w:val="485790F7"/>
    <w:rsid w:val="485C23B4"/>
    <w:rsid w:val="48B6F9F2"/>
    <w:rsid w:val="48E9F4EE"/>
    <w:rsid w:val="492EAAFB"/>
    <w:rsid w:val="495A72B6"/>
    <w:rsid w:val="49DC270E"/>
    <w:rsid w:val="4A07F5F0"/>
    <w:rsid w:val="4A0F078D"/>
    <w:rsid w:val="4A25A6E7"/>
    <w:rsid w:val="4A4847B4"/>
    <w:rsid w:val="4A567379"/>
    <w:rsid w:val="4A748531"/>
    <w:rsid w:val="4A91DBB5"/>
    <w:rsid w:val="4ABC4286"/>
    <w:rsid w:val="4AE4AB72"/>
    <w:rsid w:val="4AEA6F62"/>
    <w:rsid w:val="4AEB0B6F"/>
    <w:rsid w:val="4AF8BD58"/>
    <w:rsid w:val="4B3041CD"/>
    <w:rsid w:val="4B533F98"/>
    <w:rsid w:val="4B5C672E"/>
    <w:rsid w:val="4BAE1E5D"/>
    <w:rsid w:val="4BDEAC36"/>
    <w:rsid w:val="4C375CAD"/>
    <w:rsid w:val="4C464F12"/>
    <w:rsid w:val="4C60869E"/>
    <w:rsid w:val="4C642F7F"/>
    <w:rsid w:val="4C7CBA04"/>
    <w:rsid w:val="4CAC6456"/>
    <w:rsid w:val="4CB3DAA4"/>
    <w:rsid w:val="4CC95B86"/>
    <w:rsid w:val="4CEDBA0C"/>
    <w:rsid w:val="4CEEF266"/>
    <w:rsid w:val="4CFF7E56"/>
    <w:rsid w:val="4D72479E"/>
    <w:rsid w:val="4D798325"/>
    <w:rsid w:val="4D7BA10E"/>
    <w:rsid w:val="4D805F4E"/>
    <w:rsid w:val="4DA182C9"/>
    <w:rsid w:val="4DD26584"/>
    <w:rsid w:val="4DDC0608"/>
    <w:rsid w:val="4E00A94A"/>
    <w:rsid w:val="4E1E00E5"/>
    <w:rsid w:val="4E31B610"/>
    <w:rsid w:val="4E320396"/>
    <w:rsid w:val="4E480CA4"/>
    <w:rsid w:val="4E5D5FBD"/>
    <w:rsid w:val="4E851417"/>
    <w:rsid w:val="4E8F02CB"/>
    <w:rsid w:val="4EF49856"/>
    <w:rsid w:val="4F02A481"/>
    <w:rsid w:val="4F0802CC"/>
    <w:rsid w:val="4F0902F0"/>
    <w:rsid w:val="4F0D0903"/>
    <w:rsid w:val="4F483E3C"/>
    <w:rsid w:val="4F888B91"/>
    <w:rsid w:val="4F893D96"/>
    <w:rsid w:val="4F8AA566"/>
    <w:rsid w:val="4F95722A"/>
    <w:rsid w:val="4FB2DDD3"/>
    <w:rsid w:val="4FB8DA40"/>
    <w:rsid w:val="4FCDE530"/>
    <w:rsid w:val="4FD19A86"/>
    <w:rsid w:val="4FD370D1"/>
    <w:rsid w:val="4FDA873D"/>
    <w:rsid w:val="50192774"/>
    <w:rsid w:val="504773E2"/>
    <w:rsid w:val="5057A820"/>
    <w:rsid w:val="50580FCA"/>
    <w:rsid w:val="50965ACC"/>
    <w:rsid w:val="50B04C2F"/>
    <w:rsid w:val="50B2D78B"/>
    <w:rsid w:val="50E903ED"/>
    <w:rsid w:val="50F40BF5"/>
    <w:rsid w:val="50FB0E73"/>
    <w:rsid w:val="50FC85F1"/>
    <w:rsid w:val="5108E895"/>
    <w:rsid w:val="511E8D7D"/>
    <w:rsid w:val="51326F00"/>
    <w:rsid w:val="51611E43"/>
    <w:rsid w:val="51789AA9"/>
    <w:rsid w:val="51B6EE40"/>
    <w:rsid w:val="51E7B76F"/>
    <w:rsid w:val="51F2A39B"/>
    <w:rsid w:val="52056805"/>
    <w:rsid w:val="522F19AB"/>
    <w:rsid w:val="52696A8B"/>
    <w:rsid w:val="52870EFF"/>
    <w:rsid w:val="52C0F933"/>
    <w:rsid w:val="52C188DB"/>
    <w:rsid w:val="52D258AD"/>
    <w:rsid w:val="530F1FAC"/>
    <w:rsid w:val="533F5019"/>
    <w:rsid w:val="533FE5E1"/>
    <w:rsid w:val="5345E747"/>
    <w:rsid w:val="534CF22A"/>
    <w:rsid w:val="5384DD11"/>
    <w:rsid w:val="538A3F09"/>
    <w:rsid w:val="53AC1E7E"/>
    <w:rsid w:val="5442FF00"/>
    <w:rsid w:val="544853B6"/>
    <w:rsid w:val="544903E2"/>
    <w:rsid w:val="5464F1EB"/>
    <w:rsid w:val="54952EC8"/>
    <w:rsid w:val="54BCC7BC"/>
    <w:rsid w:val="54FA6D7E"/>
    <w:rsid w:val="5536B001"/>
    <w:rsid w:val="55421413"/>
    <w:rsid w:val="55904DFB"/>
    <w:rsid w:val="5597969B"/>
    <w:rsid w:val="5599D652"/>
    <w:rsid w:val="55A51919"/>
    <w:rsid w:val="55CC1D01"/>
    <w:rsid w:val="55CF2DC6"/>
    <w:rsid w:val="55E3B2A3"/>
    <w:rsid w:val="55E905A6"/>
    <w:rsid w:val="560F6F8F"/>
    <w:rsid w:val="561D9BE4"/>
    <w:rsid w:val="561DCFA8"/>
    <w:rsid w:val="5628ABE0"/>
    <w:rsid w:val="562A2C25"/>
    <w:rsid w:val="562A5764"/>
    <w:rsid w:val="56468EB7"/>
    <w:rsid w:val="565F0AEE"/>
    <w:rsid w:val="56753A2F"/>
    <w:rsid w:val="56A29ADA"/>
    <w:rsid w:val="56A2E8E9"/>
    <w:rsid w:val="56BBA4B6"/>
    <w:rsid w:val="56D44A37"/>
    <w:rsid w:val="56F6E5A1"/>
    <w:rsid w:val="57080A99"/>
    <w:rsid w:val="57439AF2"/>
    <w:rsid w:val="574AE02B"/>
    <w:rsid w:val="5756DDF4"/>
    <w:rsid w:val="577008E4"/>
    <w:rsid w:val="57720546"/>
    <w:rsid w:val="5773A99F"/>
    <w:rsid w:val="57761620"/>
    <w:rsid w:val="57C29BDC"/>
    <w:rsid w:val="5825190E"/>
    <w:rsid w:val="5829168B"/>
    <w:rsid w:val="5858E568"/>
    <w:rsid w:val="58617BCD"/>
    <w:rsid w:val="58636CB2"/>
    <w:rsid w:val="589EBEF9"/>
    <w:rsid w:val="58B26956"/>
    <w:rsid w:val="58B30672"/>
    <w:rsid w:val="58FC858C"/>
    <w:rsid w:val="5909A2E9"/>
    <w:rsid w:val="5924A099"/>
    <w:rsid w:val="5924C952"/>
    <w:rsid w:val="595122CE"/>
    <w:rsid w:val="59583FF0"/>
    <w:rsid w:val="5962BD40"/>
    <w:rsid w:val="5963A619"/>
    <w:rsid w:val="598C92BD"/>
    <w:rsid w:val="59AC6558"/>
    <w:rsid w:val="59C5F4DF"/>
    <w:rsid w:val="59C70B69"/>
    <w:rsid w:val="59F9AB51"/>
    <w:rsid w:val="5A18FA19"/>
    <w:rsid w:val="5A2EC187"/>
    <w:rsid w:val="5A61CE8D"/>
    <w:rsid w:val="5A74CC7A"/>
    <w:rsid w:val="5A833404"/>
    <w:rsid w:val="5A941B49"/>
    <w:rsid w:val="5AC4861F"/>
    <w:rsid w:val="5AC86DA8"/>
    <w:rsid w:val="5AEF9145"/>
    <w:rsid w:val="5AF694AD"/>
    <w:rsid w:val="5AFE6878"/>
    <w:rsid w:val="5B12C1B8"/>
    <w:rsid w:val="5B20CDB0"/>
    <w:rsid w:val="5B2E03F2"/>
    <w:rsid w:val="5B4735E5"/>
    <w:rsid w:val="5BA1F610"/>
    <w:rsid w:val="5BAFA968"/>
    <w:rsid w:val="5BCABF3A"/>
    <w:rsid w:val="5C08D148"/>
    <w:rsid w:val="5C405241"/>
    <w:rsid w:val="5C8BD7A6"/>
    <w:rsid w:val="5CB278AB"/>
    <w:rsid w:val="5CC0699B"/>
    <w:rsid w:val="5CCC061E"/>
    <w:rsid w:val="5CDF2CA1"/>
    <w:rsid w:val="5D01E2AF"/>
    <w:rsid w:val="5D03CEF5"/>
    <w:rsid w:val="5D0CA3BE"/>
    <w:rsid w:val="5D278977"/>
    <w:rsid w:val="5D402A21"/>
    <w:rsid w:val="5D461F1E"/>
    <w:rsid w:val="5D6013FC"/>
    <w:rsid w:val="5D8023CA"/>
    <w:rsid w:val="5D88D749"/>
    <w:rsid w:val="5D8F44BC"/>
    <w:rsid w:val="5D93632A"/>
    <w:rsid w:val="5DA52850"/>
    <w:rsid w:val="5DE21EE0"/>
    <w:rsid w:val="5E0D982B"/>
    <w:rsid w:val="5E12401B"/>
    <w:rsid w:val="5ECB2566"/>
    <w:rsid w:val="5ED5CBB1"/>
    <w:rsid w:val="5F0A237E"/>
    <w:rsid w:val="5F18D3DD"/>
    <w:rsid w:val="5F253AC4"/>
    <w:rsid w:val="5F41C951"/>
    <w:rsid w:val="5F4CA515"/>
    <w:rsid w:val="5F510BA1"/>
    <w:rsid w:val="5F70F30A"/>
    <w:rsid w:val="5FAC9F9B"/>
    <w:rsid w:val="5FB480A2"/>
    <w:rsid w:val="60200A92"/>
    <w:rsid w:val="60264C4A"/>
    <w:rsid w:val="604801C9"/>
    <w:rsid w:val="604C4D71"/>
    <w:rsid w:val="608443AC"/>
    <w:rsid w:val="60C065A7"/>
    <w:rsid w:val="61130410"/>
    <w:rsid w:val="61361A60"/>
    <w:rsid w:val="61366702"/>
    <w:rsid w:val="6148E388"/>
    <w:rsid w:val="61562EF3"/>
    <w:rsid w:val="615FDDC1"/>
    <w:rsid w:val="61910D61"/>
    <w:rsid w:val="61A2AD7C"/>
    <w:rsid w:val="61BD7799"/>
    <w:rsid w:val="61CBE601"/>
    <w:rsid w:val="61D11C3A"/>
    <w:rsid w:val="61D8C56E"/>
    <w:rsid w:val="61D8F249"/>
    <w:rsid w:val="61FC2F62"/>
    <w:rsid w:val="6202D197"/>
    <w:rsid w:val="621B51A8"/>
    <w:rsid w:val="6231FF6B"/>
    <w:rsid w:val="62401081"/>
    <w:rsid w:val="626A912B"/>
    <w:rsid w:val="6286A2FA"/>
    <w:rsid w:val="62D8087D"/>
    <w:rsid w:val="62DE0B69"/>
    <w:rsid w:val="62F4A721"/>
    <w:rsid w:val="6328B4E2"/>
    <w:rsid w:val="635F9B63"/>
    <w:rsid w:val="6365FE3D"/>
    <w:rsid w:val="6380CF2D"/>
    <w:rsid w:val="6383EDE3"/>
    <w:rsid w:val="63BF0C5F"/>
    <w:rsid w:val="63E9304A"/>
    <w:rsid w:val="6408CA79"/>
    <w:rsid w:val="641DFF67"/>
    <w:rsid w:val="643460A8"/>
    <w:rsid w:val="6445B4CD"/>
    <w:rsid w:val="6463E291"/>
    <w:rsid w:val="6464A310"/>
    <w:rsid w:val="647B4703"/>
    <w:rsid w:val="6496B71E"/>
    <w:rsid w:val="64A078DF"/>
    <w:rsid w:val="64A62029"/>
    <w:rsid w:val="64CDAF7D"/>
    <w:rsid w:val="650B9D1F"/>
    <w:rsid w:val="65100CD0"/>
    <w:rsid w:val="65479CC5"/>
    <w:rsid w:val="654E0A49"/>
    <w:rsid w:val="6566FF75"/>
    <w:rsid w:val="65766FE5"/>
    <w:rsid w:val="657E8F89"/>
    <w:rsid w:val="6589537F"/>
    <w:rsid w:val="6594C748"/>
    <w:rsid w:val="65AF0628"/>
    <w:rsid w:val="65BD3926"/>
    <w:rsid w:val="65CE9174"/>
    <w:rsid w:val="65F55A28"/>
    <w:rsid w:val="65FA5095"/>
    <w:rsid w:val="660A3804"/>
    <w:rsid w:val="661A614D"/>
    <w:rsid w:val="661A8D67"/>
    <w:rsid w:val="66359739"/>
    <w:rsid w:val="664AAB60"/>
    <w:rsid w:val="6672AABC"/>
    <w:rsid w:val="668173BB"/>
    <w:rsid w:val="6682634D"/>
    <w:rsid w:val="66892220"/>
    <w:rsid w:val="66A20805"/>
    <w:rsid w:val="66B2CA00"/>
    <w:rsid w:val="6742F118"/>
    <w:rsid w:val="676DB550"/>
    <w:rsid w:val="67760627"/>
    <w:rsid w:val="6788A539"/>
    <w:rsid w:val="678EB037"/>
    <w:rsid w:val="67B4BEAA"/>
    <w:rsid w:val="67B640B7"/>
    <w:rsid w:val="67C582D7"/>
    <w:rsid w:val="6813C470"/>
    <w:rsid w:val="68173D45"/>
    <w:rsid w:val="682B3F10"/>
    <w:rsid w:val="682DB0A2"/>
    <w:rsid w:val="683F5092"/>
    <w:rsid w:val="684A91BD"/>
    <w:rsid w:val="684F8685"/>
    <w:rsid w:val="685E19FD"/>
    <w:rsid w:val="6872BF79"/>
    <w:rsid w:val="687F9F7A"/>
    <w:rsid w:val="68971C09"/>
    <w:rsid w:val="68D0927B"/>
    <w:rsid w:val="68D23E7E"/>
    <w:rsid w:val="68D6B68C"/>
    <w:rsid w:val="68E248ED"/>
    <w:rsid w:val="69016899"/>
    <w:rsid w:val="6933A255"/>
    <w:rsid w:val="69358106"/>
    <w:rsid w:val="6935A1D3"/>
    <w:rsid w:val="6995664B"/>
    <w:rsid w:val="69B66BAB"/>
    <w:rsid w:val="69C22799"/>
    <w:rsid w:val="69EB41D1"/>
    <w:rsid w:val="6A2F548C"/>
    <w:rsid w:val="6A397B1F"/>
    <w:rsid w:val="6A3CE2D8"/>
    <w:rsid w:val="6A72707F"/>
    <w:rsid w:val="6A8CAE4F"/>
    <w:rsid w:val="6A9488B7"/>
    <w:rsid w:val="6AAE2102"/>
    <w:rsid w:val="6AC9B6DD"/>
    <w:rsid w:val="6AFE99D7"/>
    <w:rsid w:val="6B062F4C"/>
    <w:rsid w:val="6B0C9668"/>
    <w:rsid w:val="6B155F72"/>
    <w:rsid w:val="6B3FA65E"/>
    <w:rsid w:val="6B61390D"/>
    <w:rsid w:val="6B7825A6"/>
    <w:rsid w:val="6B985A08"/>
    <w:rsid w:val="6B9BE040"/>
    <w:rsid w:val="6BA082B4"/>
    <w:rsid w:val="6BB82835"/>
    <w:rsid w:val="6BBFB769"/>
    <w:rsid w:val="6BD4455E"/>
    <w:rsid w:val="6BD79837"/>
    <w:rsid w:val="6BDBD787"/>
    <w:rsid w:val="6BE88548"/>
    <w:rsid w:val="6BEC8348"/>
    <w:rsid w:val="6BFF56F6"/>
    <w:rsid w:val="6C01853A"/>
    <w:rsid w:val="6C0F4E81"/>
    <w:rsid w:val="6C258417"/>
    <w:rsid w:val="6C3B11BA"/>
    <w:rsid w:val="6C3EA6BD"/>
    <w:rsid w:val="6C4E8E8B"/>
    <w:rsid w:val="6C7FBB54"/>
    <w:rsid w:val="6CBA29E7"/>
    <w:rsid w:val="6CC1184E"/>
    <w:rsid w:val="6CD194A0"/>
    <w:rsid w:val="6CD60C34"/>
    <w:rsid w:val="6CE62CBD"/>
    <w:rsid w:val="6CF9296A"/>
    <w:rsid w:val="6D52EF6A"/>
    <w:rsid w:val="6D63AE99"/>
    <w:rsid w:val="6D7E5BF0"/>
    <w:rsid w:val="6D838272"/>
    <w:rsid w:val="6DAD557B"/>
    <w:rsid w:val="6DB5DD89"/>
    <w:rsid w:val="6DCC2F75"/>
    <w:rsid w:val="6DE909DB"/>
    <w:rsid w:val="6E0FC68C"/>
    <w:rsid w:val="6E24B490"/>
    <w:rsid w:val="6E3118CF"/>
    <w:rsid w:val="6E4F11C5"/>
    <w:rsid w:val="6E58538C"/>
    <w:rsid w:val="6E60A66C"/>
    <w:rsid w:val="6E80315C"/>
    <w:rsid w:val="6EAF3C38"/>
    <w:rsid w:val="6EB15686"/>
    <w:rsid w:val="6EE3895E"/>
    <w:rsid w:val="6F18EFAC"/>
    <w:rsid w:val="6F51D6EB"/>
    <w:rsid w:val="6F59DE68"/>
    <w:rsid w:val="6F600E73"/>
    <w:rsid w:val="6FC39D77"/>
    <w:rsid w:val="6FD1C733"/>
    <w:rsid w:val="6FEB3FE3"/>
    <w:rsid w:val="703C729C"/>
    <w:rsid w:val="70454ECC"/>
    <w:rsid w:val="7051A8CB"/>
    <w:rsid w:val="7077E5E2"/>
    <w:rsid w:val="708BA5DE"/>
    <w:rsid w:val="708D206F"/>
    <w:rsid w:val="70A07C52"/>
    <w:rsid w:val="70A2B100"/>
    <w:rsid w:val="70EF5C4C"/>
    <w:rsid w:val="710FB92A"/>
    <w:rsid w:val="7110046C"/>
    <w:rsid w:val="713DC92A"/>
    <w:rsid w:val="713F633B"/>
    <w:rsid w:val="714969B5"/>
    <w:rsid w:val="714A68AA"/>
    <w:rsid w:val="7182FE28"/>
    <w:rsid w:val="71D7471D"/>
    <w:rsid w:val="71DBF9E7"/>
    <w:rsid w:val="721FF768"/>
    <w:rsid w:val="723AE9A5"/>
    <w:rsid w:val="7269BD26"/>
    <w:rsid w:val="7289964E"/>
    <w:rsid w:val="72D2950F"/>
    <w:rsid w:val="731E5113"/>
    <w:rsid w:val="7321D33C"/>
    <w:rsid w:val="7333A481"/>
    <w:rsid w:val="7373FD8D"/>
    <w:rsid w:val="737A7BCE"/>
    <w:rsid w:val="737E7EDC"/>
    <w:rsid w:val="738206C0"/>
    <w:rsid w:val="73910EA4"/>
    <w:rsid w:val="73939E27"/>
    <w:rsid w:val="73971805"/>
    <w:rsid w:val="73A0D2F9"/>
    <w:rsid w:val="73CC128B"/>
    <w:rsid w:val="73F28564"/>
    <w:rsid w:val="73FF3483"/>
    <w:rsid w:val="741CA385"/>
    <w:rsid w:val="74293FF0"/>
    <w:rsid w:val="743D5C75"/>
    <w:rsid w:val="743EDE33"/>
    <w:rsid w:val="74A7F9B2"/>
    <w:rsid w:val="74BDBCAC"/>
    <w:rsid w:val="74E0A2AE"/>
    <w:rsid w:val="75018E4E"/>
    <w:rsid w:val="750E04F7"/>
    <w:rsid w:val="751C1F52"/>
    <w:rsid w:val="75238F36"/>
    <w:rsid w:val="753E8C90"/>
    <w:rsid w:val="75712A04"/>
    <w:rsid w:val="7582A734"/>
    <w:rsid w:val="75A3A52E"/>
    <w:rsid w:val="75BD1D24"/>
    <w:rsid w:val="75BE5933"/>
    <w:rsid w:val="75C3728D"/>
    <w:rsid w:val="7614F5D4"/>
    <w:rsid w:val="763E658D"/>
    <w:rsid w:val="7644D529"/>
    <w:rsid w:val="764F4FBB"/>
    <w:rsid w:val="769519C9"/>
    <w:rsid w:val="76C8EE1D"/>
    <w:rsid w:val="76CAFED3"/>
    <w:rsid w:val="76CE228D"/>
    <w:rsid w:val="76E4D8A3"/>
    <w:rsid w:val="76F702B4"/>
    <w:rsid w:val="77027D46"/>
    <w:rsid w:val="772338F7"/>
    <w:rsid w:val="772EEDF6"/>
    <w:rsid w:val="7736E9FC"/>
    <w:rsid w:val="775D26AD"/>
    <w:rsid w:val="7779804B"/>
    <w:rsid w:val="77829C55"/>
    <w:rsid w:val="77838146"/>
    <w:rsid w:val="77B78DA4"/>
    <w:rsid w:val="77C0843C"/>
    <w:rsid w:val="77E11E56"/>
    <w:rsid w:val="77F25180"/>
    <w:rsid w:val="77FD367E"/>
    <w:rsid w:val="78007809"/>
    <w:rsid w:val="7821BC98"/>
    <w:rsid w:val="78222C7E"/>
    <w:rsid w:val="783767FA"/>
    <w:rsid w:val="783A4227"/>
    <w:rsid w:val="784F4C9D"/>
    <w:rsid w:val="78617D67"/>
    <w:rsid w:val="7861A7B9"/>
    <w:rsid w:val="78AD558E"/>
    <w:rsid w:val="792764F9"/>
    <w:rsid w:val="79535F85"/>
    <w:rsid w:val="797BD5C7"/>
    <w:rsid w:val="797BDB65"/>
    <w:rsid w:val="79B16390"/>
    <w:rsid w:val="79C591DC"/>
    <w:rsid w:val="79CE0643"/>
    <w:rsid w:val="79E9069D"/>
    <w:rsid w:val="7A15860F"/>
    <w:rsid w:val="7A466D61"/>
    <w:rsid w:val="7A484AE7"/>
    <w:rsid w:val="7A66AE4A"/>
    <w:rsid w:val="7A726F56"/>
    <w:rsid w:val="7A938920"/>
    <w:rsid w:val="7AC17E46"/>
    <w:rsid w:val="7AE3DA37"/>
    <w:rsid w:val="7B09676D"/>
    <w:rsid w:val="7B338B51"/>
    <w:rsid w:val="7B555F3B"/>
    <w:rsid w:val="7B6C9292"/>
    <w:rsid w:val="7BB2D7D4"/>
    <w:rsid w:val="7BB897D3"/>
    <w:rsid w:val="7BC5095A"/>
    <w:rsid w:val="7BEC8DCD"/>
    <w:rsid w:val="7C0D6293"/>
    <w:rsid w:val="7C118BBF"/>
    <w:rsid w:val="7C18A08B"/>
    <w:rsid w:val="7C34689B"/>
    <w:rsid w:val="7C67DE0B"/>
    <w:rsid w:val="7C6C6827"/>
    <w:rsid w:val="7C87D85E"/>
    <w:rsid w:val="7C9A4CAE"/>
    <w:rsid w:val="7C9D49C5"/>
    <w:rsid w:val="7CAB8409"/>
    <w:rsid w:val="7CDBF7EA"/>
    <w:rsid w:val="7CEBCEAB"/>
    <w:rsid w:val="7CF16871"/>
    <w:rsid w:val="7D00854D"/>
    <w:rsid w:val="7D0312EF"/>
    <w:rsid w:val="7D17225F"/>
    <w:rsid w:val="7D1BEFC5"/>
    <w:rsid w:val="7D312C10"/>
    <w:rsid w:val="7D60092B"/>
    <w:rsid w:val="7D8FA633"/>
    <w:rsid w:val="7D99850C"/>
    <w:rsid w:val="7DBFABA5"/>
    <w:rsid w:val="7DCC4896"/>
    <w:rsid w:val="7DD24684"/>
    <w:rsid w:val="7DD5156C"/>
    <w:rsid w:val="7E0725EF"/>
    <w:rsid w:val="7E417C0B"/>
    <w:rsid w:val="7E4F03F0"/>
    <w:rsid w:val="7E6BF395"/>
    <w:rsid w:val="7E71E70F"/>
    <w:rsid w:val="7E726876"/>
    <w:rsid w:val="7EAA0DF3"/>
    <w:rsid w:val="7EAAF5D6"/>
    <w:rsid w:val="7EAB968B"/>
    <w:rsid w:val="7ECBABC7"/>
    <w:rsid w:val="7ECF14F0"/>
    <w:rsid w:val="7EE86BAF"/>
    <w:rsid w:val="7EF20D7E"/>
    <w:rsid w:val="7F1E913B"/>
    <w:rsid w:val="7F60E1EA"/>
    <w:rsid w:val="7F629B37"/>
    <w:rsid w:val="7FA21926"/>
    <w:rsid w:val="7FC3EC21"/>
    <w:rsid w:val="7FCE5B68"/>
    <w:rsid w:val="7FCFE961"/>
    <w:rsid w:val="7FDE4F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paragraph" w:customStyle="1" w:styleId="EndNoteBibliographyTitle">
    <w:name w:val="EndNote Bibliography Title"/>
    <w:basedOn w:val="Normal"/>
    <w:link w:val="EndNoteBibliographyTitleChar"/>
    <w:rsid w:val="00806C8A"/>
    <w:pPr>
      <w:jc w:val="center"/>
    </w:pPr>
  </w:style>
  <w:style w:type="character" w:customStyle="1" w:styleId="EndNoteBibliographyTitleChar">
    <w:name w:val="EndNote Bibliography Title Char"/>
    <w:basedOn w:val="DefaultParagraphFont"/>
    <w:link w:val="EndNoteBibliographyTitle"/>
    <w:rsid w:val="00806C8A"/>
  </w:style>
  <w:style w:type="paragraph" w:customStyle="1" w:styleId="EndNoteBibliography">
    <w:name w:val="EndNote Bibliography"/>
    <w:basedOn w:val="Normal"/>
    <w:link w:val="EndNoteBibliographyChar"/>
    <w:rsid w:val="00806C8A"/>
  </w:style>
  <w:style w:type="character" w:customStyle="1" w:styleId="EndNoteBibliographyChar">
    <w:name w:val="EndNote Bibliography Char"/>
    <w:basedOn w:val="DefaultParagraphFont"/>
    <w:link w:val="EndNoteBibliography"/>
    <w:rsid w:val="00806C8A"/>
  </w:style>
  <w:style w:type="paragraph" w:styleId="Header">
    <w:name w:val="header"/>
    <w:basedOn w:val="Normal"/>
    <w:link w:val="HeaderChar"/>
    <w:uiPriority w:val="99"/>
    <w:semiHidden/>
    <w:unhideWhenUsed/>
    <w:rsid w:val="00F70D31"/>
    <w:pPr>
      <w:tabs>
        <w:tab w:val="center" w:pos="4680"/>
        <w:tab w:val="right" w:pos="9360"/>
      </w:tabs>
    </w:pPr>
  </w:style>
  <w:style w:type="character" w:customStyle="1" w:styleId="HeaderChar">
    <w:name w:val="Header Char"/>
    <w:basedOn w:val="DefaultParagraphFont"/>
    <w:link w:val="Header"/>
    <w:uiPriority w:val="99"/>
    <w:semiHidden/>
    <w:rsid w:val="00F70D31"/>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87E4E"/>
    <w:rPr>
      <w:b/>
      <w:bCs/>
    </w:rPr>
  </w:style>
  <w:style w:type="character" w:customStyle="1" w:styleId="CommentSubjectChar">
    <w:name w:val="Comment Subject Char"/>
    <w:basedOn w:val="CommentTextChar"/>
    <w:link w:val="CommentSubject"/>
    <w:uiPriority w:val="99"/>
    <w:semiHidden/>
    <w:rsid w:val="00D87E4E"/>
    <w:rPr>
      <w:b/>
      <w:bCs/>
      <w:sz w:val="20"/>
      <w:szCs w:val="20"/>
    </w:rPr>
  </w:style>
  <w:style w:type="character" w:customStyle="1" w:styleId="normaltextrun">
    <w:name w:val="normaltextrun"/>
    <w:basedOn w:val="DefaultParagraphFont"/>
    <w:rsid w:val="00DF657B"/>
  </w:style>
  <w:style w:type="character" w:styleId="LineNumber">
    <w:name w:val="line number"/>
    <w:basedOn w:val="DefaultParagraphFont"/>
    <w:uiPriority w:val="99"/>
    <w:semiHidden/>
    <w:unhideWhenUsed/>
    <w:rsid w:val="00F916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56660">
      <w:bodyDiv w:val="1"/>
      <w:marLeft w:val="0"/>
      <w:marRight w:val="0"/>
      <w:marTop w:val="0"/>
      <w:marBottom w:val="0"/>
      <w:divBdr>
        <w:top w:val="none" w:sz="0" w:space="0" w:color="auto"/>
        <w:left w:val="none" w:sz="0" w:space="0" w:color="auto"/>
        <w:bottom w:val="none" w:sz="0" w:space="0" w:color="auto"/>
        <w:right w:val="none" w:sz="0" w:space="0" w:color="auto"/>
      </w:divBdr>
    </w:div>
    <w:div w:id="16272783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1AEA8-8634-4C60-8369-8D7E24EDD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936</Words>
  <Characters>4524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8-06T00:25:00Z</dcterms:created>
  <dcterms:modified xsi:type="dcterms:W3CDTF">2025-08-06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grammarly_documentId">
    <vt:lpwstr>documentId_8993</vt:lpwstr>
  </property>
  <property fmtid="{D5CDD505-2E9C-101B-9397-08002B2CF9AE}" pid="4" name="grammarly_documentContext">
    <vt:lpwstr>{"goals":[],"domain":"general","emotions":[],"dialect":"american"}</vt:lpwstr>
  </property>
</Properties>
</file>